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44B96AF0"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xml:space="preserve">. It provides the means to reverse detrimental changes with minimal effort, allows developers to work collaboratively on large 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w:t>
      </w:r>
      <w:proofErr w:type="spellStart"/>
      <w:r w:rsidR="00927A2F" w:rsidRPr="00CD453F">
        <w:rPr>
          <w:rStyle w:val="Emphasis"/>
        </w:rPr>
        <w:t>Git</w:t>
      </w:r>
      <w:proofErr w:type="spellEnd"/>
      <w:r w:rsidR="00927A2F" w:rsidRPr="00CD453F">
        <w:rPr>
          <w:rStyle w:val="Emphasis"/>
        </w:rPr>
        <w: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6A78C060"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maller changes can be committed, and the la</w:t>
      </w:r>
      <w:r w:rsidR="009230F6">
        <w:t xml:space="preserve">rger </w:t>
      </w:r>
      <w:proofErr w:type="gramStart"/>
      <w:r w:rsidR="009230F6">
        <w:t>aggregation of changes are</w:t>
      </w:r>
      <w:proofErr w:type="gramEnd"/>
      <w:r w:rsidR="009230F6">
        <w:t xml:space="preserve"> </w:t>
      </w:r>
      <w:r>
        <w:t>pushed.</w:t>
      </w:r>
    </w:p>
    <w:p w14:paraId="67FDA6FD" w14:textId="23B11F40"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 xml:space="preserve">developed for traversing repository </w:t>
      </w:r>
      <w:proofErr w:type="gramStart"/>
      <w:r>
        <w:t>commit</w:t>
      </w:r>
      <w:proofErr w:type="gramEnd"/>
      <w:r>
        <w:t xml:space="preserve">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proofErr w:type="gramStart"/>
      <w:r w:rsidR="009230F6">
        <w:t>number</w:t>
      </w:r>
      <w:proofErr w:type="gramEnd"/>
      <w:r w:rsidR="002E0BD9">
        <w:t xml:space="preserve"> of files that have been modified represent the coarsest level of granularity that can be achieved</w:t>
      </w:r>
      <w:r>
        <w:t>.</w:t>
      </w:r>
      <w:r w:rsidR="009230F6">
        <w:t xml:space="preserve"> The </w:t>
      </w:r>
      <w:proofErr w:type="gramStart"/>
      <w:r w:rsidR="009230F6">
        <w:t>number</w:t>
      </w:r>
      <w:proofErr w:type="gramEnd"/>
      <w:r w:rsidR="002E0BD9">
        <w:t xml:space="preserve">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68148EFA"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w:t>
      </w:r>
      <w:r w:rsidR="009230F6">
        <w:t>The</w:t>
      </w:r>
      <w:r w:rsidRPr="00B43A1A">
        <w:t xml:space="preserve"> authors proposed that large commits were caused by copy and paste, initial check-in of existing projects, or merging.</w:t>
      </w:r>
    </w:p>
    <w:p w14:paraId="7DD6F46E" w14:textId="2877DDB7"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18452560"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305A27A7" w:rsidR="00B43A1A" w:rsidRPr="00B43A1A" w:rsidRDefault="00504F8C" w:rsidP="00B43A1A">
      <w:pPr>
        <w:pStyle w:val="NormalText"/>
        <w:rPr>
          <w:rFonts w:ascii="Times" w:eastAsia="Times New Roman" w:hAnsi="Times"/>
        </w:rPr>
      </w:pPr>
      <w:r>
        <w:rPr>
          <w:rFonts w:eastAsia="Times New Roman"/>
        </w:rPr>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6A2C9206"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proofErr w:type="spellStart"/>
      <w:r w:rsidR="009230F6">
        <w:t>GitHub</w:t>
      </w:r>
      <w:proofErr w:type="spellEnd"/>
      <w:r w:rsidR="009230F6">
        <w:t xml:space="preserve">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there will often only be one central repository </w:t>
      </w:r>
      <w:r w:rsidR="00B86067">
        <w:t>to which</w:t>
      </w:r>
      <w:r w:rsidRPr="00363AF4">
        <w:t xml:space="preserve"> </w:t>
      </w:r>
      <w:r w:rsidR="00B86067">
        <w:t>committers push their changes</w:t>
      </w:r>
      <w:r w:rsidRPr="00363AF4">
        <w:t xml:space="preserve">. This mirrors 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lastRenderedPageBreak/>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w:t>
      </w:r>
      <w:proofErr w:type="gramStart"/>
      <w:r>
        <w:t xml:space="preserve">Git </w:t>
      </w:r>
      <w:r w:rsidR="00B86067">
        <w:t>which</w:t>
      </w:r>
      <w:proofErr w:type="gramEnd"/>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 xml:space="preserve">With the amount of data in need of analysis, tool assistance would be an absolute necessity in order to compile the metrics for this study. The initial approach taken toward tooling was to </w:t>
      </w:r>
      <w:r>
        <w:lastRenderedPageBreak/>
        <w:t>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2F73075B" w:rsidR="00363AF4" w:rsidRDefault="00363AF4" w:rsidP="00363AF4">
      <w:pPr>
        <w:pStyle w:val="NormalText"/>
      </w:pPr>
      <w:r>
        <w:t xml:space="preserve">The initial tool was </w:t>
      </w:r>
      <w:r w:rsidR="009657CC">
        <w:t>a</w:t>
      </w:r>
      <w:r>
        <w:t xml:space="preserve"> basic</w:t>
      </w:r>
      <w:r w:rsidR="009657CC">
        <w:t xml:space="preserve"> prototype</w:t>
      </w:r>
      <w:r>
        <w:t xml:space="preserve">.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48951585"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w:t>
      </w:r>
      <w:r w:rsidR="002A6B63">
        <w:t>the</w:t>
      </w:r>
      <w:r w:rsidR="00363AF4">
        <w:t xml:space="preserve"> two data collection systems, each equipped with eight gigabytes of RAM and </w:t>
      </w:r>
      <w:r w:rsidR="009657CC">
        <w:t>required termination of the process</w:t>
      </w:r>
      <w:r w:rsidR="00363AF4">
        <w:t xml:space="preserve"> (Ubuntu 12.04 64-bit and Arch Linux 3.12.1 64-bit). 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t>Final Tool Design and Implementation</w:t>
      </w:r>
    </w:p>
    <w:p w14:paraId="79D0BEA0" w14:textId="01A83C6C"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lastRenderedPageBreak/>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w:t>
      </w:r>
      <w:proofErr w:type="spellStart"/>
      <w:r>
        <w:t>Git</w:t>
      </w:r>
      <w:proofErr w:type="spellEnd"/>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the due to the authors’</w:t>
      </w:r>
      <w:r>
        <w:t xml:space="preserve"> previous experience with Python development</w:t>
      </w:r>
      <w:r w:rsidR="002A6B63">
        <w:t>,</w:t>
      </w:r>
      <w:r>
        <w:t xml:space="preserve"> and the ease of quickly prototyping in the language that 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6215F993"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t>
      </w:r>
      <w:r w:rsidR="002A6B63">
        <w:t>Even though</w:t>
      </w:r>
      <w:r w:rsidRPr="0073360D">
        <w:t xml:space="preserve"> the application incurs an execution time running this external process</w:t>
      </w:r>
      <w:r w:rsidR="002A6B63">
        <w:t>,</w:t>
      </w:r>
      <w:r w:rsidRPr="0073360D">
        <w:t xml:space="preserve"> it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w:t>
      </w:r>
      <w:r w:rsidRPr="0073360D">
        <w:lastRenderedPageBreak/>
        <w:t xml:space="preserve">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1"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r w:rsidRPr="00FD2CC9">
              <w:rPr>
                <w:i/>
                <w:sz w:val="16"/>
                <w:szCs w:val="16"/>
              </w:rPr>
              <w:t>l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1"/>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D80CBE">
      <w:pPr>
        <w:pStyle w:val="Heading3"/>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D80CBE">
      <w:pPr>
        <w:pStyle w:val="Heading3"/>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6BF769FD" w:rsidR="005D5DA4" w:rsidRDefault="009230F6" w:rsidP="002E1EB6">
      <w:pPr>
        <w:pStyle w:val="NormalText"/>
        <w:tabs>
          <w:tab w:val="clear" w:pos="288"/>
        </w:tabs>
        <w:ind w:firstLine="0"/>
      </w:pPr>
      <w:r>
        <w:lastRenderedPageBreak/>
        <w:pict w14:anchorId="26204AB4">
          <v:shapetype id="_x0000_t202" coordsize="21600,21600" o:spt="202" path="m0,0l0,21600,21600,21600,2160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2A6B63" w14:paraId="5BCC125D" w14:textId="77777777" w:rsidTr="00A1233D">
                    <w:trPr>
                      <w:trHeight w:val="56"/>
                      <w:jc w:val="center"/>
                    </w:trPr>
                    <w:tc>
                      <w:tcPr>
                        <w:tcW w:w="809" w:type="pct"/>
                      </w:tcPr>
                      <w:p w14:paraId="323A8FE4" w14:textId="77777777" w:rsidR="002A6B63" w:rsidRPr="00F85B9A" w:rsidRDefault="002A6B63" w:rsidP="00F14926">
                        <w:pPr>
                          <w:spacing w:before="20" w:after="20"/>
                          <w:suppressOverlap/>
                          <w:jc w:val="left"/>
                          <w:rPr>
                            <w:b/>
                            <w:sz w:val="16"/>
                            <w:szCs w:val="16"/>
                          </w:rPr>
                        </w:pPr>
                      </w:p>
                    </w:tc>
                    <w:tc>
                      <w:tcPr>
                        <w:tcW w:w="1397" w:type="pct"/>
                        <w:gridSpan w:val="2"/>
                      </w:tcPr>
                      <w:p w14:paraId="209EB709" w14:textId="77777777" w:rsidR="002A6B63" w:rsidRPr="00F85B9A" w:rsidRDefault="002A6B63" w:rsidP="00F14926">
                        <w:pPr>
                          <w:spacing w:before="20" w:after="20"/>
                          <w:suppressOverlap/>
                          <w:rPr>
                            <w:b/>
                            <w:sz w:val="16"/>
                            <w:szCs w:val="16"/>
                          </w:rPr>
                        </w:pPr>
                        <w:r>
                          <w:rPr>
                            <w:b/>
                            <w:sz w:val="16"/>
                            <w:szCs w:val="16"/>
                          </w:rPr>
                          <w:t>Number of Files</w:t>
                        </w:r>
                      </w:p>
                    </w:tc>
                    <w:tc>
                      <w:tcPr>
                        <w:tcW w:w="1397" w:type="pct"/>
                        <w:gridSpan w:val="2"/>
                      </w:tcPr>
                      <w:p w14:paraId="1032399B" w14:textId="71D8AE2C" w:rsidR="002A6B63" w:rsidRPr="00F85B9A" w:rsidRDefault="002A6B63"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2A6B63" w:rsidRPr="00F85B9A" w:rsidRDefault="002A6B63" w:rsidP="00F14926">
                        <w:pPr>
                          <w:spacing w:before="20" w:after="20"/>
                          <w:suppressOverlap/>
                          <w:rPr>
                            <w:b/>
                            <w:sz w:val="16"/>
                            <w:szCs w:val="16"/>
                          </w:rPr>
                        </w:pPr>
                        <w:r>
                          <w:rPr>
                            <w:b/>
                            <w:sz w:val="16"/>
                            <w:szCs w:val="16"/>
                          </w:rPr>
                          <w:t>Number of Hunks</w:t>
                        </w:r>
                      </w:p>
                    </w:tc>
                  </w:tr>
                  <w:tr w:rsidR="002A6B63" w14:paraId="02CD7C79" w14:textId="77777777" w:rsidTr="00720B2C">
                    <w:trPr>
                      <w:trHeight w:val="190"/>
                      <w:jc w:val="center"/>
                    </w:trPr>
                    <w:tc>
                      <w:tcPr>
                        <w:tcW w:w="809" w:type="pct"/>
                      </w:tcPr>
                      <w:p w14:paraId="3EE9550C" w14:textId="77777777" w:rsidR="002A6B63" w:rsidRPr="00F85B9A" w:rsidRDefault="002A6B63"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2A6B63" w:rsidRPr="00C94BAE" w:rsidRDefault="002A6B63"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2A6B63" w:rsidRPr="00F85B9A" w:rsidRDefault="002A6B63"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2A6B63" w:rsidRPr="008049D9" w:rsidRDefault="002A6B63" w:rsidP="00720B2C">
                        <w:pPr>
                          <w:suppressOverlap/>
                          <w:jc w:val="right"/>
                          <w:rPr>
                            <w:b/>
                            <w:sz w:val="16"/>
                            <w:szCs w:val="16"/>
                          </w:rPr>
                        </w:pPr>
                        <w:r>
                          <w:rPr>
                            <w:b/>
                            <w:sz w:val="16"/>
                            <w:szCs w:val="16"/>
                          </w:rPr>
                          <w:t>Frequency</w:t>
                        </w:r>
                      </w:p>
                    </w:tc>
                    <w:tc>
                      <w:tcPr>
                        <w:tcW w:w="693" w:type="pct"/>
                        <w:vAlign w:val="center"/>
                      </w:tcPr>
                      <w:p w14:paraId="793875CD" w14:textId="77777777" w:rsidR="002A6B63" w:rsidRPr="008049D9" w:rsidRDefault="002A6B63" w:rsidP="00720B2C">
                        <w:pPr>
                          <w:suppressOverlap/>
                          <w:jc w:val="right"/>
                          <w:rPr>
                            <w:b/>
                            <w:sz w:val="16"/>
                            <w:szCs w:val="16"/>
                          </w:rPr>
                        </w:pPr>
                        <w:r w:rsidRPr="008049D9">
                          <w:rPr>
                            <w:b/>
                            <w:sz w:val="16"/>
                            <w:szCs w:val="16"/>
                          </w:rPr>
                          <w:t>Ratio</w:t>
                        </w:r>
                      </w:p>
                    </w:tc>
                    <w:tc>
                      <w:tcPr>
                        <w:tcW w:w="697" w:type="pct"/>
                        <w:vAlign w:val="center"/>
                      </w:tcPr>
                      <w:p w14:paraId="1EDC6A49" w14:textId="5DDEA713" w:rsidR="002A6B63" w:rsidRPr="008049D9" w:rsidRDefault="002A6B63" w:rsidP="00720B2C">
                        <w:pPr>
                          <w:suppressOverlap/>
                          <w:jc w:val="right"/>
                          <w:rPr>
                            <w:b/>
                            <w:sz w:val="16"/>
                            <w:szCs w:val="16"/>
                          </w:rPr>
                        </w:pPr>
                        <w:r>
                          <w:rPr>
                            <w:b/>
                            <w:sz w:val="16"/>
                            <w:szCs w:val="16"/>
                          </w:rPr>
                          <w:t>Frequency</w:t>
                        </w:r>
                      </w:p>
                    </w:tc>
                    <w:tc>
                      <w:tcPr>
                        <w:tcW w:w="699" w:type="pct"/>
                        <w:vAlign w:val="center"/>
                      </w:tcPr>
                      <w:p w14:paraId="08E636B5" w14:textId="77777777" w:rsidR="002A6B63" w:rsidRPr="008049D9" w:rsidRDefault="002A6B63" w:rsidP="00720B2C">
                        <w:pPr>
                          <w:suppressOverlap/>
                          <w:jc w:val="right"/>
                          <w:rPr>
                            <w:b/>
                            <w:sz w:val="16"/>
                            <w:szCs w:val="16"/>
                          </w:rPr>
                        </w:pPr>
                        <w:r w:rsidRPr="008049D9">
                          <w:rPr>
                            <w:b/>
                            <w:sz w:val="16"/>
                            <w:szCs w:val="16"/>
                          </w:rPr>
                          <w:t>Ratio</w:t>
                        </w:r>
                      </w:p>
                    </w:tc>
                  </w:tr>
                  <w:tr w:rsidR="002A6B63" w14:paraId="5071DC43" w14:textId="77777777" w:rsidTr="00A1233D">
                    <w:trPr>
                      <w:trHeight w:val="190"/>
                      <w:jc w:val="center"/>
                    </w:trPr>
                    <w:tc>
                      <w:tcPr>
                        <w:tcW w:w="809" w:type="pct"/>
                      </w:tcPr>
                      <w:p w14:paraId="202CE2B5" w14:textId="77777777" w:rsidR="002A6B63" w:rsidRPr="00F85B9A" w:rsidRDefault="002A6B63"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2A6B63" w:rsidRPr="00CD6689" w:rsidRDefault="002A6B63"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2A6B63" w:rsidRPr="00CD6689" w:rsidRDefault="002A6B63"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2A6B63" w:rsidRPr="00CD6689" w:rsidRDefault="002A6B63"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2A6B63" w:rsidRPr="00CD6689" w:rsidRDefault="002A6B63"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2A6B63" w:rsidRPr="00CD6689" w:rsidRDefault="002A6B63"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2A6B63" w:rsidRPr="00CD6689" w:rsidRDefault="002A6B63" w:rsidP="00A1233D">
                        <w:pPr>
                          <w:jc w:val="right"/>
                          <w:rPr>
                            <w:sz w:val="16"/>
                            <w:szCs w:val="16"/>
                          </w:rPr>
                        </w:pPr>
                        <w:r w:rsidRPr="00CD6689">
                          <w:rPr>
                            <w:rFonts w:eastAsia="Times New Roman"/>
                            <w:color w:val="000000"/>
                            <w:sz w:val="16"/>
                            <w:szCs w:val="16"/>
                          </w:rPr>
                          <w:t>31%</w:t>
                        </w:r>
                      </w:p>
                    </w:tc>
                  </w:tr>
                  <w:tr w:rsidR="002A6B63" w14:paraId="5E14A7E0" w14:textId="77777777" w:rsidTr="00A1233D">
                    <w:trPr>
                      <w:trHeight w:val="210"/>
                      <w:jc w:val="center"/>
                    </w:trPr>
                    <w:tc>
                      <w:tcPr>
                        <w:tcW w:w="809" w:type="pct"/>
                      </w:tcPr>
                      <w:p w14:paraId="3B1BC4DE" w14:textId="77777777" w:rsidR="002A6B63" w:rsidRPr="00F85B9A" w:rsidRDefault="002A6B63"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2A6B63" w:rsidRPr="00CD6689" w:rsidRDefault="002A6B63"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2A6B63" w:rsidRPr="00CD6689" w:rsidRDefault="002A6B63"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2A6B63" w:rsidRPr="00CD6689" w:rsidRDefault="002A6B63"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2A6B63" w:rsidRPr="00CD6689" w:rsidRDefault="002A6B63"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2A6B63" w:rsidRPr="00CD6689" w:rsidRDefault="002A6B63"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2A6B63" w:rsidRPr="00CD6689" w:rsidRDefault="002A6B63" w:rsidP="00A1233D">
                        <w:pPr>
                          <w:jc w:val="right"/>
                          <w:rPr>
                            <w:sz w:val="16"/>
                            <w:szCs w:val="16"/>
                          </w:rPr>
                        </w:pPr>
                        <w:r w:rsidRPr="00CD6689">
                          <w:rPr>
                            <w:rFonts w:eastAsia="Times New Roman"/>
                            <w:color w:val="000000"/>
                            <w:sz w:val="16"/>
                            <w:szCs w:val="16"/>
                          </w:rPr>
                          <w:t>37%</w:t>
                        </w:r>
                      </w:p>
                    </w:tc>
                  </w:tr>
                  <w:tr w:rsidR="002A6B63" w14:paraId="2AA65032" w14:textId="77777777" w:rsidTr="00A1233D">
                    <w:trPr>
                      <w:trHeight w:val="210"/>
                      <w:jc w:val="center"/>
                    </w:trPr>
                    <w:tc>
                      <w:tcPr>
                        <w:tcW w:w="809" w:type="pct"/>
                      </w:tcPr>
                      <w:p w14:paraId="59791550" w14:textId="77777777" w:rsidR="002A6B63" w:rsidRPr="00F85B9A" w:rsidRDefault="002A6B63"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2A6B63" w:rsidRPr="00CD6689" w:rsidRDefault="002A6B63"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2A6B63" w:rsidRPr="00CD6689" w:rsidRDefault="002A6B63"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2A6B63" w:rsidRPr="00CD6689" w:rsidRDefault="002A6B63"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2A6B63" w:rsidRPr="00CD6689" w:rsidRDefault="002A6B63"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2A6B63" w:rsidRPr="00CD6689" w:rsidRDefault="002A6B63"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2A6B63" w:rsidRPr="00CD6689" w:rsidRDefault="002A6B63" w:rsidP="00A1233D">
                        <w:pPr>
                          <w:jc w:val="right"/>
                          <w:rPr>
                            <w:sz w:val="16"/>
                            <w:szCs w:val="16"/>
                          </w:rPr>
                        </w:pPr>
                        <w:r w:rsidRPr="00CD6689">
                          <w:rPr>
                            <w:rFonts w:eastAsia="Times New Roman"/>
                            <w:color w:val="000000"/>
                            <w:sz w:val="16"/>
                            <w:szCs w:val="16"/>
                          </w:rPr>
                          <w:t>9%</w:t>
                        </w:r>
                      </w:p>
                    </w:tc>
                  </w:tr>
                  <w:tr w:rsidR="002A6B63" w14:paraId="2BD7DFAB" w14:textId="77777777" w:rsidTr="00A1233D">
                    <w:trPr>
                      <w:trHeight w:val="210"/>
                      <w:jc w:val="center"/>
                    </w:trPr>
                    <w:tc>
                      <w:tcPr>
                        <w:tcW w:w="809" w:type="pct"/>
                      </w:tcPr>
                      <w:p w14:paraId="495F4888" w14:textId="77777777" w:rsidR="002A6B63" w:rsidRPr="00F85B9A" w:rsidRDefault="002A6B63"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2A6B63" w:rsidRPr="00CD6689" w:rsidRDefault="002A6B63"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2A6B63" w:rsidRPr="00CD6689" w:rsidRDefault="002A6B63"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2A6B63" w:rsidRPr="00CD6689" w:rsidRDefault="002A6B63"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2A6B63" w:rsidRPr="00CD6689" w:rsidRDefault="002A6B63"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2A6B63" w:rsidRPr="00CD6689" w:rsidRDefault="002A6B63"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2A6B63" w:rsidRPr="00CD6689" w:rsidRDefault="002A6B63" w:rsidP="00A1233D">
                        <w:pPr>
                          <w:jc w:val="right"/>
                          <w:rPr>
                            <w:sz w:val="16"/>
                            <w:szCs w:val="16"/>
                          </w:rPr>
                        </w:pPr>
                        <w:r w:rsidRPr="00CD6689">
                          <w:rPr>
                            <w:rFonts w:eastAsia="Times New Roman"/>
                            <w:color w:val="000000"/>
                            <w:sz w:val="16"/>
                            <w:szCs w:val="16"/>
                          </w:rPr>
                          <w:t>3%</w:t>
                        </w:r>
                      </w:p>
                    </w:tc>
                  </w:tr>
                  <w:tr w:rsidR="002A6B63" w14:paraId="6F673E1A" w14:textId="77777777" w:rsidTr="00A1233D">
                    <w:trPr>
                      <w:trHeight w:val="210"/>
                      <w:jc w:val="center"/>
                    </w:trPr>
                    <w:tc>
                      <w:tcPr>
                        <w:tcW w:w="809" w:type="pct"/>
                      </w:tcPr>
                      <w:p w14:paraId="13AC753F" w14:textId="77777777" w:rsidR="002A6B63" w:rsidRPr="00F85B9A" w:rsidRDefault="002A6B63"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2A6B63" w:rsidRPr="00CD6689" w:rsidRDefault="002A6B63"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2A6B63" w:rsidRPr="00CD6689" w:rsidRDefault="002A6B63"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2A6B63" w:rsidRPr="00CD6689" w:rsidRDefault="002A6B63"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2A6B63" w:rsidRPr="00CD6689" w:rsidRDefault="002A6B63"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2A6B63" w:rsidRPr="00CD6689" w:rsidRDefault="002A6B63"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2A6B63" w:rsidRPr="00CD6689" w:rsidRDefault="002A6B63" w:rsidP="00A1233D">
                        <w:pPr>
                          <w:jc w:val="right"/>
                          <w:rPr>
                            <w:sz w:val="16"/>
                            <w:szCs w:val="16"/>
                          </w:rPr>
                        </w:pPr>
                        <w:r w:rsidRPr="00CD6689">
                          <w:rPr>
                            <w:rFonts w:eastAsia="Times New Roman"/>
                            <w:color w:val="000000"/>
                            <w:sz w:val="16"/>
                            <w:szCs w:val="16"/>
                          </w:rPr>
                          <w:t>20%</w:t>
                        </w:r>
                      </w:p>
                    </w:tc>
                  </w:tr>
                </w:tbl>
                <w:p w14:paraId="66C64D3A" w14:textId="369210CB" w:rsidR="002A6B63" w:rsidRDefault="002A6B63"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65CFCAB2" w:rsidR="00B536A3" w:rsidRDefault="009230F6"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2A6B63" w14:paraId="6CF21D8C" w14:textId="77777777" w:rsidTr="00A1233D">
                    <w:trPr>
                      <w:trHeight w:val="56"/>
                      <w:jc w:val="center"/>
                    </w:trPr>
                    <w:tc>
                      <w:tcPr>
                        <w:tcW w:w="810" w:type="pct"/>
                      </w:tcPr>
                      <w:p w14:paraId="54660D54" w14:textId="77777777" w:rsidR="002A6B63" w:rsidRPr="00F85B9A" w:rsidRDefault="002A6B63" w:rsidP="00F14926">
                        <w:pPr>
                          <w:spacing w:before="20" w:after="20"/>
                          <w:suppressOverlap/>
                          <w:jc w:val="left"/>
                          <w:rPr>
                            <w:b/>
                            <w:sz w:val="16"/>
                            <w:szCs w:val="16"/>
                          </w:rPr>
                        </w:pPr>
                      </w:p>
                    </w:tc>
                    <w:tc>
                      <w:tcPr>
                        <w:tcW w:w="1397" w:type="pct"/>
                        <w:gridSpan w:val="2"/>
                      </w:tcPr>
                      <w:p w14:paraId="528BC6D2" w14:textId="77777777" w:rsidR="002A6B63" w:rsidRPr="00F85B9A" w:rsidRDefault="002A6B63" w:rsidP="00F14926">
                        <w:pPr>
                          <w:spacing w:before="20" w:after="20"/>
                          <w:suppressOverlap/>
                          <w:rPr>
                            <w:b/>
                            <w:sz w:val="16"/>
                            <w:szCs w:val="16"/>
                          </w:rPr>
                        </w:pPr>
                        <w:r>
                          <w:rPr>
                            <w:b/>
                            <w:sz w:val="16"/>
                            <w:szCs w:val="16"/>
                          </w:rPr>
                          <w:t>Number of Files</w:t>
                        </w:r>
                      </w:p>
                    </w:tc>
                    <w:tc>
                      <w:tcPr>
                        <w:tcW w:w="1397" w:type="pct"/>
                        <w:gridSpan w:val="2"/>
                      </w:tcPr>
                      <w:p w14:paraId="049832E9" w14:textId="5DE5C38C" w:rsidR="002A6B63" w:rsidRPr="00F85B9A" w:rsidRDefault="002A6B63"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2A6B63" w:rsidRPr="00F85B9A" w:rsidRDefault="002A6B63" w:rsidP="00F14926">
                        <w:pPr>
                          <w:spacing w:before="20" w:after="20"/>
                          <w:suppressOverlap/>
                          <w:rPr>
                            <w:b/>
                            <w:sz w:val="16"/>
                            <w:szCs w:val="16"/>
                          </w:rPr>
                        </w:pPr>
                        <w:r>
                          <w:rPr>
                            <w:b/>
                            <w:sz w:val="16"/>
                            <w:szCs w:val="16"/>
                          </w:rPr>
                          <w:t>Number of Hunks</w:t>
                        </w:r>
                      </w:p>
                    </w:tc>
                  </w:tr>
                  <w:tr w:rsidR="002A6B63" w14:paraId="44FB89C6" w14:textId="77777777" w:rsidTr="00720B2C">
                    <w:trPr>
                      <w:trHeight w:val="190"/>
                      <w:jc w:val="center"/>
                    </w:trPr>
                    <w:tc>
                      <w:tcPr>
                        <w:tcW w:w="810" w:type="pct"/>
                      </w:tcPr>
                      <w:p w14:paraId="1F646A70" w14:textId="77777777" w:rsidR="002A6B63" w:rsidRPr="00F85B9A" w:rsidRDefault="002A6B63"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2A6B63" w:rsidRPr="008049D9" w:rsidRDefault="002A6B63"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2A6B63" w:rsidRPr="00F85B9A" w:rsidRDefault="002A6B63"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2A6B63" w:rsidRPr="008049D9" w:rsidRDefault="002A6B63" w:rsidP="00720B2C">
                        <w:pPr>
                          <w:suppressOverlap/>
                          <w:jc w:val="right"/>
                          <w:rPr>
                            <w:b/>
                            <w:sz w:val="16"/>
                            <w:szCs w:val="16"/>
                          </w:rPr>
                        </w:pPr>
                        <w:r w:rsidRPr="00C94BAE">
                          <w:rPr>
                            <w:b/>
                            <w:sz w:val="16"/>
                            <w:szCs w:val="16"/>
                          </w:rPr>
                          <w:t>Frequency</w:t>
                        </w:r>
                      </w:p>
                    </w:tc>
                    <w:tc>
                      <w:tcPr>
                        <w:tcW w:w="699" w:type="pct"/>
                        <w:vAlign w:val="center"/>
                      </w:tcPr>
                      <w:p w14:paraId="1EEE7BE4" w14:textId="77777777" w:rsidR="002A6B63" w:rsidRPr="008049D9" w:rsidRDefault="002A6B63" w:rsidP="00720B2C">
                        <w:pPr>
                          <w:suppressOverlap/>
                          <w:jc w:val="right"/>
                          <w:rPr>
                            <w:b/>
                            <w:sz w:val="16"/>
                            <w:szCs w:val="16"/>
                          </w:rPr>
                        </w:pPr>
                        <w:r w:rsidRPr="008049D9">
                          <w:rPr>
                            <w:b/>
                            <w:sz w:val="16"/>
                            <w:szCs w:val="16"/>
                          </w:rPr>
                          <w:t>Ratio</w:t>
                        </w:r>
                      </w:p>
                    </w:tc>
                    <w:tc>
                      <w:tcPr>
                        <w:tcW w:w="697" w:type="pct"/>
                        <w:vAlign w:val="center"/>
                      </w:tcPr>
                      <w:p w14:paraId="1434008E" w14:textId="6C1891FA" w:rsidR="002A6B63" w:rsidRPr="008049D9" w:rsidRDefault="002A6B63" w:rsidP="00720B2C">
                        <w:pPr>
                          <w:suppressOverlap/>
                          <w:jc w:val="right"/>
                          <w:rPr>
                            <w:b/>
                            <w:sz w:val="16"/>
                            <w:szCs w:val="16"/>
                          </w:rPr>
                        </w:pPr>
                        <w:r w:rsidRPr="00C94BAE">
                          <w:rPr>
                            <w:b/>
                            <w:sz w:val="16"/>
                            <w:szCs w:val="16"/>
                          </w:rPr>
                          <w:t>Frequency</w:t>
                        </w:r>
                      </w:p>
                    </w:tc>
                    <w:tc>
                      <w:tcPr>
                        <w:tcW w:w="699" w:type="pct"/>
                        <w:vAlign w:val="center"/>
                      </w:tcPr>
                      <w:p w14:paraId="2A060BB3" w14:textId="77777777" w:rsidR="002A6B63" w:rsidRPr="008049D9" w:rsidRDefault="002A6B63" w:rsidP="00720B2C">
                        <w:pPr>
                          <w:suppressOverlap/>
                          <w:jc w:val="right"/>
                          <w:rPr>
                            <w:b/>
                            <w:sz w:val="16"/>
                            <w:szCs w:val="16"/>
                          </w:rPr>
                        </w:pPr>
                        <w:r w:rsidRPr="008049D9">
                          <w:rPr>
                            <w:b/>
                            <w:sz w:val="16"/>
                            <w:szCs w:val="16"/>
                          </w:rPr>
                          <w:t>Ratio</w:t>
                        </w:r>
                      </w:p>
                    </w:tc>
                  </w:tr>
                  <w:tr w:rsidR="002A6B63" w14:paraId="55764C5A" w14:textId="77777777" w:rsidTr="00A1233D">
                    <w:trPr>
                      <w:trHeight w:val="190"/>
                      <w:jc w:val="center"/>
                    </w:trPr>
                    <w:tc>
                      <w:tcPr>
                        <w:tcW w:w="810" w:type="pct"/>
                      </w:tcPr>
                      <w:p w14:paraId="00E1502B" w14:textId="77777777" w:rsidR="002A6B63" w:rsidRPr="00F85B9A" w:rsidRDefault="002A6B63" w:rsidP="00F14926">
                        <w:pPr>
                          <w:spacing w:before="20" w:after="20"/>
                          <w:suppressOverlap/>
                          <w:jc w:val="left"/>
                          <w:rPr>
                            <w:b/>
                            <w:sz w:val="16"/>
                            <w:szCs w:val="16"/>
                          </w:rPr>
                        </w:pPr>
                        <w:r>
                          <w:rPr>
                            <w:b/>
                            <w:sz w:val="16"/>
                            <w:szCs w:val="16"/>
                          </w:rPr>
                          <w:t>x-Small</w:t>
                        </w:r>
                      </w:p>
                    </w:tc>
                    <w:tc>
                      <w:tcPr>
                        <w:tcW w:w="697" w:type="pct"/>
                      </w:tcPr>
                      <w:p w14:paraId="00B47AAF" w14:textId="77777777" w:rsidR="002A6B63" w:rsidRPr="00B536A3" w:rsidRDefault="002A6B63" w:rsidP="00A1233D">
                        <w:pPr>
                          <w:suppressOverlap/>
                          <w:jc w:val="right"/>
                          <w:rPr>
                            <w:sz w:val="16"/>
                          </w:rPr>
                        </w:pPr>
                        <w:r w:rsidRPr="00B536A3">
                          <w:rPr>
                            <w:sz w:val="16"/>
                          </w:rPr>
                          <w:t>16324</w:t>
                        </w:r>
                      </w:p>
                    </w:tc>
                    <w:tc>
                      <w:tcPr>
                        <w:tcW w:w="700" w:type="pct"/>
                      </w:tcPr>
                      <w:p w14:paraId="26D33383" w14:textId="77777777" w:rsidR="002A6B63" w:rsidRPr="00B536A3" w:rsidRDefault="002A6B63" w:rsidP="00A1233D">
                        <w:pPr>
                          <w:suppressOverlap/>
                          <w:jc w:val="right"/>
                          <w:rPr>
                            <w:sz w:val="16"/>
                          </w:rPr>
                        </w:pPr>
                        <w:r w:rsidRPr="00B536A3">
                          <w:rPr>
                            <w:sz w:val="16"/>
                          </w:rPr>
                          <w:t>13%</w:t>
                        </w:r>
                      </w:p>
                    </w:tc>
                    <w:tc>
                      <w:tcPr>
                        <w:tcW w:w="698" w:type="pct"/>
                      </w:tcPr>
                      <w:p w14:paraId="3C94FF6C" w14:textId="77777777" w:rsidR="002A6B63" w:rsidRPr="00B536A3" w:rsidRDefault="002A6B63" w:rsidP="00A1233D">
                        <w:pPr>
                          <w:suppressOverlap/>
                          <w:jc w:val="right"/>
                          <w:rPr>
                            <w:sz w:val="16"/>
                          </w:rPr>
                        </w:pPr>
                        <w:r w:rsidRPr="00B536A3">
                          <w:rPr>
                            <w:sz w:val="16"/>
                          </w:rPr>
                          <w:t>25339</w:t>
                        </w:r>
                      </w:p>
                    </w:tc>
                    <w:tc>
                      <w:tcPr>
                        <w:tcW w:w="699" w:type="pct"/>
                      </w:tcPr>
                      <w:p w14:paraId="3B179BC7" w14:textId="77777777" w:rsidR="002A6B63" w:rsidRPr="00B536A3" w:rsidRDefault="002A6B63" w:rsidP="00A1233D">
                        <w:pPr>
                          <w:suppressOverlap/>
                          <w:jc w:val="right"/>
                          <w:rPr>
                            <w:sz w:val="16"/>
                          </w:rPr>
                        </w:pPr>
                        <w:r w:rsidRPr="00B536A3">
                          <w:rPr>
                            <w:sz w:val="16"/>
                          </w:rPr>
                          <w:t>20%</w:t>
                        </w:r>
                      </w:p>
                    </w:tc>
                    <w:tc>
                      <w:tcPr>
                        <w:tcW w:w="697" w:type="pct"/>
                      </w:tcPr>
                      <w:p w14:paraId="45CD47A3" w14:textId="77777777" w:rsidR="002A6B63" w:rsidRPr="00B536A3" w:rsidRDefault="002A6B63" w:rsidP="00A1233D">
                        <w:pPr>
                          <w:suppressOverlap/>
                          <w:jc w:val="right"/>
                          <w:rPr>
                            <w:sz w:val="16"/>
                          </w:rPr>
                        </w:pPr>
                        <w:r w:rsidRPr="00B536A3">
                          <w:rPr>
                            <w:sz w:val="16"/>
                          </w:rPr>
                          <w:t>17462</w:t>
                        </w:r>
                      </w:p>
                    </w:tc>
                    <w:tc>
                      <w:tcPr>
                        <w:tcW w:w="699" w:type="pct"/>
                      </w:tcPr>
                      <w:p w14:paraId="6F4216EC" w14:textId="77777777" w:rsidR="002A6B63" w:rsidRPr="00B536A3" w:rsidRDefault="002A6B63" w:rsidP="00A1233D">
                        <w:pPr>
                          <w:suppressOverlap/>
                          <w:jc w:val="right"/>
                          <w:rPr>
                            <w:sz w:val="16"/>
                          </w:rPr>
                        </w:pPr>
                        <w:r w:rsidRPr="00B536A3">
                          <w:rPr>
                            <w:sz w:val="16"/>
                          </w:rPr>
                          <w:t>14%</w:t>
                        </w:r>
                      </w:p>
                    </w:tc>
                  </w:tr>
                  <w:tr w:rsidR="002A6B63" w14:paraId="12B6AC2B" w14:textId="77777777" w:rsidTr="00A1233D">
                    <w:trPr>
                      <w:trHeight w:val="210"/>
                      <w:jc w:val="center"/>
                    </w:trPr>
                    <w:tc>
                      <w:tcPr>
                        <w:tcW w:w="810" w:type="pct"/>
                      </w:tcPr>
                      <w:p w14:paraId="365BF2D6" w14:textId="77777777" w:rsidR="002A6B63" w:rsidRPr="00F85B9A" w:rsidRDefault="002A6B63" w:rsidP="00F14926">
                        <w:pPr>
                          <w:spacing w:before="20" w:after="20"/>
                          <w:suppressOverlap/>
                          <w:jc w:val="left"/>
                          <w:rPr>
                            <w:b/>
                            <w:sz w:val="16"/>
                            <w:szCs w:val="16"/>
                          </w:rPr>
                        </w:pPr>
                        <w:r>
                          <w:rPr>
                            <w:b/>
                            <w:sz w:val="16"/>
                            <w:szCs w:val="16"/>
                          </w:rPr>
                          <w:t>Small</w:t>
                        </w:r>
                      </w:p>
                    </w:tc>
                    <w:tc>
                      <w:tcPr>
                        <w:tcW w:w="697" w:type="pct"/>
                      </w:tcPr>
                      <w:p w14:paraId="4065C701" w14:textId="77777777" w:rsidR="002A6B63" w:rsidRPr="00B536A3" w:rsidRDefault="002A6B63" w:rsidP="00A1233D">
                        <w:pPr>
                          <w:suppressOverlap/>
                          <w:jc w:val="right"/>
                          <w:rPr>
                            <w:sz w:val="16"/>
                          </w:rPr>
                        </w:pPr>
                        <w:r w:rsidRPr="00B536A3">
                          <w:rPr>
                            <w:sz w:val="16"/>
                          </w:rPr>
                          <w:t>65300</w:t>
                        </w:r>
                      </w:p>
                    </w:tc>
                    <w:tc>
                      <w:tcPr>
                        <w:tcW w:w="700" w:type="pct"/>
                      </w:tcPr>
                      <w:p w14:paraId="1B904117" w14:textId="77777777" w:rsidR="002A6B63" w:rsidRPr="00B536A3" w:rsidRDefault="002A6B63" w:rsidP="00A1233D">
                        <w:pPr>
                          <w:suppressOverlap/>
                          <w:jc w:val="right"/>
                          <w:rPr>
                            <w:sz w:val="16"/>
                          </w:rPr>
                        </w:pPr>
                        <w:r w:rsidRPr="00B536A3">
                          <w:rPr>
                            <w:sz w:val="16"/>
                          </w:rPr>
                          <w:t>51%</w:t>
                        </w:r>
                      </w:p>
                    </w:tc>
                    <w:tc>
                      <w:tcPr>
                        <w:tcW w:w="698" w:type="pct"/>
                      </w:tcPr>
                      <w:p w14:paraId="7C06F1AC" w14:textId="77777777" w:rsidR="002A6B63" w:rsidRPr="00B536A3" w:rsidRDefault="002A6B63" w:rsidP="00A1233D">
                        <w:pPr>
                          <w:suppressOverlap/>
                          <w:jc w:val="right"/>
                          <w:rPr>
                            <w:sz w:val="16"/>
                          </w:rPr>
                        </w:pPr>
                        <w:r w:rsidRPr="00B536A3">
                          <w:rPr>
                            <w:sz w:val="16"/>
                          </w:rPr>
                          <w:t>74267</w:t>
                        </w:r>
                      </w:p>
                    </w:tc>
                    <w:tc>
                      <w:tcPr>
                        <w:tcW w:w="699" w:type="pct"/>
                      </w:tcPr>
                      <w:p w14:paraId="31725184" w14:textId="77777777" w:rsidR="002A6B63" w:rsidRPr="00B536A3" w:rsidRDefault="002A6B63" w:rsidP="00A1233D">
                        <w:pPr>
                          <w:suppressOverlap/>
                          <w:jc w:val="right"/>
                          <w:rPr>
                            <w:sz w:val="16"/>
                          </w:rPr>
                        </w:pPr>
                        <w:r w:rsidRPr="00B536A3">
                          <w:rPr>
                            <w:sz w:val="16"/>
                          </w:rPr>
                          <w:t>58%</w:t>
                        </w:r>
                      </w:p>
                    </w:tc>
                    <w:tc>
                      <w:tcPr>
                        <w:tcW w:w="697" w:type="pct"/>
                      </w:tcPr>
                      <w:p w14:paraId="72BCF2F8" w14:textId="77777777" w:rsidR="002A6B63" w:rsidRPr="00B536A3" w:rsidRDefault="002A6B63" w:rsidP="00A1233D">
                        <w:pPr>
                          <w:suppressOverlap/>
                          <w:jc w:val="right"/>
                          <w:rPr>
                            <w:sz w:val="16"/>
                          </w:rPr>
                        </w:pPr>
                        <w:r w:rsidRPr="00B536A3">
                          <w:rPr>
                            <w:sz w:val="16"/>
                          </w:rPr>
                          <w:t>79091</w:t>
                        </w:r>
                      </w:p>
                    </w:tc>
                    <w:tc>
                      <w:tcPr>
                        <w:tcW w:w="699" w:type="pct"/>
                      </w:tcPr>
                      <w:p w14:paraId="55C21BF0" w14:textId="77777777" w:rsidR="002A6B63" w:rsidRPr="00B536A3" w:rsidRDefault="002A6B63" w:rsidP="00A1233D">
                        <w:pPr>
                          <w:suppressOverlap/>
                          <w:jc w:val="right"/>
                          <w:rPr>
                            <w:sz w:val="16"/>
                          </w:rPr>
                        </w:pPr>
                        <w:r w:rsidRPr="00B536A3">
                          <w:rPr>
                            <w:sz w:val="16"/>
                          </w:rPr>
                          <w:t>62%</w:t>
                        </w:r>
                      </w:p>
                    </w:tc>
                  </w:tr>
                  <w:tr w:rsidR="002A6B63" w14:paraId="316C9F2B" w14:textId="77777777" w:rsidTr="00A1233D">
                    <w:trPr>
                      <w:trHeight w:val="210"/>
                      <w:jc w:val="center"/>
                    </w:trPr>
                    <w:tc>
                      <w:tcPr>
                        <w:tcW w:w="810" w:type="pct"/>
                      </w:tcPr>
                      <w:p w14:paraId="04F7A945" w14:textId="77777777" w:rsidR="002A6B63" w:rsidRPr="00F85B9A" w:rsidRDefault="002A6B63" w:rsidP="00F14926">
                        <w:pPr>
                          <w:spacing w:before="20" w:after="20"/>
                          <w:suppressOverlap/>
                          <w:jc w:val="left"/>
                          <w:rPr>
                            <w:b/>
                            <w:sz w:val="16"/>
                            <w:szCs w:val="16"/>
                          </w:rPr>
                        </w:pPr>
                        <w:r>
                          <w:rPr>
                            <w:b/>
                            <w:sz w:val="16"/>
                            <w:szCs w:val="16"/>
                          </w:rPr>
                          <w:t>Median</w:t>
                        </w:r>
                      </w:p>
                    </w:tc>
                    <w:tc>
                      <w:tcPr>
                        <w:tcW w:w="697" w:type="pct"/>
                      </w:tcPr>
                      <w:p w14:paraId="30D39496" w14:textId="77777777" w:rsidR="002A6B63" w:rsidRPr="00B536A3" w:rsidRDefault="002A6B63" w:rsidP="00A1233D">
                        <w:pPr>
                          <w:suppressOverlap/>
                          <w:jc w:val="right"/>
                          <w:rPr>
                            <w:sz w:val="16"/>
                          </w:rPr>
                        </w:pPr>
                        <w:r w:rsidRPr="00B536A3">
                          <w:rPr>
                            <w:sz w:val="16"/>
                          </w:rPr>
                          <w:t>18613</w:t>
                        </w:r>
                      </w:p>
                    </w:tc>
                    <w:tc>
                      <w:tcPr>
                        <w:tcW w:w="700" w:type="pct"/>
                      </w:tcPr>
                      <w:p w14:paraId="3FF80F31" w14:textId="77777777" w:rsidR="002A6B63" w:rsidRPr="00B536A3" w:rsidRDefault="002A6B63" w:rsidP="00A1233D">
                        <w:pPr>
                          <w:suppressOverlap/>
                          <w:jc w:val="right"/>
                          <w:rPr>
                            <w:sz w:val="16"/>
                          </w:rPr>
                        </w:pPr>
                        <w:r w:rsidRPr="00B536A3">
                          <w:rPr>
                            <w:sz w:val="16"/>
                          </w:rPr>
                          <w:t>15%</w:t>
                        </w:r>
                      </w:p>
                    </w:tc>
                    <w:tc>
                      <w:tcPr>
                        <w:tcW w:w="698" w:type="pct"/>
                      </w:tcPr>
                      <w:p w14:paraId="7C72F1F3" w14:textId="77777777" w:rsidR="002A6B63" w:rsidRPr="00B536A3" w:rsidRDefault="002A6B63" w:rsidP="00A1233D">
                        <w:pPr>
                          <w:suppressOverlap/>
                          <w:jc w:val="right"/>
                          <w:rPr>
                            <w:sz w:val="16"/>
                          </w:rPr>
                        </w:pPr>
                        <w:r w:rsidRPr="00B536A3">
                          <w:rPr>
                            <w:sz w:val="16"/>
                          </w:rPr>
                          <w:t>14532</w:t>
                        </w:r>
                      </w:p>
                    </w:tc>
                    <w:tc>
                      <w:tcPr>
                        <w:tcW w:w="699" w:type="pct"/>
                      </w:tcPr>
                      <w:p w14:paraId="60B8E485" w14:textId="77777777" w:rsidR="002A6B63" w:rsidRPr="00B536A3" w:rsidRDefault="002A6B63" w:rsidP="00A1233D">
                        <w:pPr>
                          <w:suppressOverlap/>
                          <w:jc w:val="right"/>
                          <w:rPr>
                            <w:sz w:val="16"/>
                          </w:rPr>
                        </w:pPr>
                        <w:r w:rsidRPr="00B536A3">
                          <w:rPr>
                            <w:sz w:val="16"/>
                          </w:rPr>
                          <w:t>11%</w:t>
                        </w:r>
                      </w:p>
                    </w:tc>
                    <w:tc>
                      <w:tcPr>
                        <w:tcW w:w="697" w:type="pct"/>
                      </w:tcPr>
                      <w:p w14:paraId="65F8C4DA" w14:textId="77777777" w:rsidR="002A6B63" w:rsidRPr="00B536A3" w:rsidRDefault="002A6B63" w:rsidP="00A1233D">
                        <w:pPr>
                          <w:suppressOverlap/>
                          <w:jc w:val="right"/>
                          <w:rPr>
                            <w:sz w:val="16"/>
                          </w:rPr>
                        </w:pPr>
                        <w:r w:rsidRPr="00B536A3">
                          <w:rPr>
                            <w:sz w:val="16"/>
                          </w:rPr>
                          <w:t>14226</w:t>
                        </w:r>
                      </w:p>
                    </w:tc>
                    <w:tc>
                      <w:tcPr>
                        <w:tcW w:w="699" w:type="pct"/>
                      </w:tcPr>
                      <w:p w14:paraId="13A4B97D" w14:textId="77777777" w:rsidR="002A6B63" w:rsidRPr="00B536A3" w:rsidRDefault="002A6B63" w:rsidP="00A1233D">
                        <w:pPr>
                          <w:suppressOverlap/>
                          <w:jc w:val="right"/>
                          <w:rPr>
                            <w:sz w:val="16"/>
                          </w:rPr>
                        </w:pPr>
                        <w:r w:rsidRPr="00B536A3">
                          <w:rPr>
                            <w:sz w:val="16"/>
                          </w:rPr>
                          <w:t>11%</w:t>
                        </w:r>
                      </w:p>
                    </w:tc>
                  </w:tr>
                  <w:tr w:rsidR="002A6B63" w14:paraId="4711B680" w14:textId="77777777" w:rsidTr="00A1233D">
                    <w:trPr>
                      <w:trHeight w:val="210"/>
                      <w:jc w:val="center"/>
                    </w:trPr>
                    <w:tc>
                      <w:tcPr>
                        <w:tcW w:w="810" w:type="pct"/>
                      </w:tcPr>
                      <w:p w14:paraId="2F22F549" w14:textId="77777777" w:rsidR="002A6B63" w:rsidRPr="00F85B9A" w:rsidRDefault="002A6B63" w:rsidP="00F14926">
                        <w:pPr>
                          <w:spacing w:before="20" w:after="20"/>
                          <w:suppressOverlap/>
                          <w:jc w:val="left"/>
                          <w:rPr>
                            <w:b/>
                            <w:sz w:val="16"/>
                            <w:szCs w:val="16"/>
                          </w:rPr>
                        </w:pPr>
                        <w:r>
                          <w:rPr>
                            <w:b/>
                            <w:sz w:val="16"/>
                            <w:szCs w:val="16"/>
                          </w:rPr>
                          <w:t>Large</w:t>
                        </w:r>
                      </w:p>
                    </w:tc>
                    <w:tc>
                      <w:tcPr>
                        <w:tcW w:w="697" w:type="pct"/>
                      </w:tcPr>
                      <w:p w14:paraId="15A70A43" w14:textId="77777777" w:rsidR="002A6B63" w:rsidRPr="00B536A3" w:rsidRDefault="002A6B63" w:rsidP="00A1233D">
                        <w:pPr>
                          <w:suppressOverlap/>
                          <w:jc w:val="right"/>
                          <w:rPr>
                            <w:sz w:val="16"/>
                          </w:rPr>
                        </w:pPr>
                        <w:r w:rsidRPr="00B536A3">
                          <w:rPr>
                            <w:sz w:val="16"/>
                          </w:rPr>
                          <w:t>7290</w:t>
                        </w:r>
                      </w:p>
                    </w:tc>
                    <w:tc>
                      <w:tcPr>
                        <w:tcW w:w="700" w:type="pct"/>
                      </w:tcPr>
                      <w:p w14:paraId="44416FDA" w14:textId="77777777" w:rsidR="002A6B63" w:rsidRPr="00B536A3" w:rsidRDefault="002A6B63" w:rsidP="00A1233D">
                        <w:pPr>
                          <w:suppressOverlap/>
                          <w:jc w:val="right"/>
                          <w:rPr>
                            <w:sz w:val="16"/>
                          </w:rPr>
                        </w:pPr>
                        <w:r w:rsidRPr="00B536A3">
                          <w:rPr>
                            <w:sz w:val="16"/>
                          </w:rPr>
                          <w:t>6%</w:t>
                        </w:r>
                      </w:p>
                    </w:tc>
                    <w:tc>
                      <w:tcPr>
                        <w:tcW w:w="698" w:type="pct"/>
                      </w:tcPr>
                      <w:p w14:paraId="71B19992" w14:textId="77777777" w:rsidR="002A6B63" w:rsidRPr="00B536A3" w:rsidRDefault="002A6B63" w:rsidP="00A1233D">
                        <w:pPr>
                          <w:suppressOverlap/>
                          <w:jc w:val="right"/>
                          <w:rPr>
                            <w:sz w:val="16"/>
                          </w:rPr>
                        </w:pPr>
                        <w:r w:rsidRPr="00B536A3">
                          <w:rPr>
                            <w:sz w:val="16"/>
                          </w:rPr>
                          <w:t>4809</w:t>
                        </w:r>
                      </w:p>
                    </w:tc>
                    <w:tc>
                      <w:tcPr>
                        <w:tcW w:w="699" w:type="pct"/>
                      </w:tcPr>
                      <w:p w14:paraId="455D6E13" w14:textId="77777777" w:rsidR="002A6B63" w:rsidRPr="00B536A3" w:rsidRDefault="002A6B63" w:rsidP="00A1233D">
                        <w:pPr>
                          <w:suppressOverlap/>
                          <w:jc w:val="right"/>
                          <w:rPr>
                            <w:sz w:val="16"/>
                          </w:rPr>
                        </w:pPr>
                        <w:r w:rsidRPr="00B536A3">
                          <w:rPr>
                            <w:sz w:val="16"/>
                          </w:rPr>
                          <w:t>4%</w:t>
                        </w:r>
                      </w:p>
                    </w:tc>
                    <w:tc>
                      <w:tcPr>
                        <w:tcW w:w="697" w:type="pct"/>
                      </w:tcPr>
                      <w:p w14:paraId="46CED336" w14:textId="77777777" w:rsidR="002A6B63" w:rsidRPr="00B536A3" w:rsidRDefault="002A6B63" w:rsidP="00A1233D">
                        <w:pPr>
                          <w:suppressOverlap/>
                          <w:jc w:val="right"/>
                          <w:rPr>
                            <w:sz w:val="16"/>
                          </w:rPr>
                        </w:pPr>
                        <w:r w:rsidRPr="00B536A3">
                          <w:rPr>
                            <w:sz w:val="16"/>
                          </w:rPr>
                          <w:t>5196</w:t>
                        </w:r>
                      </w:p>
                    </w:tc>
                    <w:tc>
                      <w:tcPr>
                        <w:tcW w:w="699" w:type="pct"/>
                      </w:tcPr>
                      <w:p w14:paraId="0789A87F" w14:textId="77777777" w:rsidR="002A6B63" w:rsidRPr="00B536A3" w:rsidRDefault="002A6B63" w:rsidP="00A1233D">
                        <w:pPr>
                          <w:suppressOverlap/>
                          <w:jc w:val="right"/>
                          <w:rPr>
                            <w:sz w:val="16"/>
                          </w:rPr>
                        </w:pPr>
                        <w:r w:rsidRPr="00B536A3">
                          <w:rPr>
                            <w:sz w:val="16"/>
                          </w:rPr>
                          <w:t>4%</w:t>
                        </w:r>
                      </w:p>
                    </w:tc>
                  </w:tr>
                  <w:tr w:rsidR="002A6B63" w14:paraId="100D7978" w14:textId="77777777" w:rsidTr="00A1233D">
                    <w:trPr>
                      <w:trHeight w:val="210"/>
                      <w:jc w:val="center"/>
                    </w:trPr>
                    <w:tc>
                      <w:tcPr>
                        <w:tcW w:w="810" w:type="pct"/>
                      </w:tcPr>
                      <w:p w14:paraId="0D932658" w14:textId="77777777" w:rsidR="002A6B63" w:rsidRPr="00F85B9A" w:rsidRDefault="002A6B63" w:rsidP="00F14926">
                        <w:pPr>
                          <w:spacing w:before="20" w:after="20"/>
                          <w:suppressOverlap/>
                          <w:jc w:val="left"/>
                          <w:rPr>
                            <w:b/>
                            <w:sz w:val="16"/>
                            <w:szCs w:val="16"/>
                          </w:rPr>
                        </w:pPr>
                        <w:r>
                          <w:rPr>
                            <w:b/>
                            <w:sz w:val="16"/>
                            <w:szCs w:val="16"/>
                          </w:rPr>
                          <w:t>x-Large</w:t>
                        </w:r>
                      </w:p>
                    </w:tc>
                    <w:tc>
                      <w:tcPr>
                        <w:tcW w:w="697" w:type="pct"/>
                      </w:tcPr>
                      <w:p w14:paraId="6F94E22E" w14:textId="77777777" w:rsidR="002A6B63" w:rsidRPr="00B536A3" w:rsidRDefault="002A6B63" w:rsidP="00A1233D">
                        <w:pPr>
                          <w:suppressOverlap/>
                          <w:jc w:val="right"/>
                          <w:rPr>
                            <w:sz w:val="16"/>
                          </w:rPr>
                        </w:pPr>
                        <w:r w:rsidRPr="00B536A3">
                          <w:rPr>
                            <w:sz w:val="16"/>
                          </w:rPr>
                          <w:t>19543</w:t>
                        </w:r>
                      </w:p>
                    </w:tc>
                    <w:tc>
                      <w:tcPr>
                        <w:tcW w:w="700" w:type="pct"/>
                      </w:tcPr>
                      <w:p w14:paraId="3DB5F34D" w14:textId="77777777" w:rsidR="002A6B63" w:rsidRPr="00B536A3" w:rsidRDefault="002A6B63" w:rsidP="00A1233D">
                        <w:pPr>
                          <w:suppressOverlap/>
                          <w:jc w:val="right"/>
                          <w:rPr>
                            <w:sz w:val="16"/>
                          </w:rPr>
                        </w:pPr>
                        <w:r w:rsidRPr="00B536A3">
                          <w:rPr>
                            <w:sz w:val="16"/>
                          </w:rPr>
                          <w:t>15%</w:t>
                        </w:r>
                      </w:p>
                    </w:tc>
                    <w:tc>
                      <w:tcPr>
                        <w:tcW w:w="698" w:type="pct"/>
                      </w:tcPr>
                      <w:p w14:paraId="24E0578D" w14:textId="77777777" w:rsidR="002A6B63" w:rsidRPr="00B536A3" w:rsidRDefault="002A6B63" w:rsidP="00A1233D">
                        <w:pPr>
                          <w:suppressOverlap/>
                          <w:jc w:val="right"/>
                          <w:rPr>
                            <w:sz w:val="16"/>
                          </w:rPr>
                        </w:pPr>
                        <w:r w:rsidRPr="00B536A3">
                          <w:rPr>
                            <w:sz w:val="16"/>
                          </w:rPr>
                          <w:t>8043</w:t>
                        </w:r>
                      </w:p>
                    </w:tc>
                    <w:tc>
                      <w:tcPr>
                        <w:tcW w:w="699" w:type="pct"/>
                      </w:tcPr>
                      <w:p w14:paraId="4D8B76BE" w14:textId="77777777" w:rsidR="002A6B63" w:rsidRPr="00B536A3" w:rsidRDefault="002A6B63" w:rsidP="00A1233D">
                        <w:pPr>
                          <w:suppressOverlap/>
                          <w:jc w:val="right"/>
                          <w:rPr>
                            <w:sz w:val="16"/>
                          </w:rPr>
                        </w:pPr>
                        <w:r w:rsidRPr="00B536A3">
                          <w:rPr>
                            <w:sz w:val="16"/>
                          </w:rPr>
                          <w:t>6%</w:t>
                        </w:r>
                      </w:p>
                    </w:tc>
                    <w:tc>
                      <w:tcPr>
                        <w:tcW w:w="697" w:type="pct"/>
                      </w:tcPr>
                      <w:p w14:paraId="7D2E4923" w14:textId="77777777" w:rsidR="002A6B63" w:rsidRPr="00B536A3" w:rsidRDefault="002A6B63" w:rsidP="00A1233D">
                        <w:pPr>
                          <w:suppressOverlap/>
                          <w:jc w:val="right"/>
                          <w:rPr>
                            <w:sz w:val="16"/>
                          </w:rPr>
                        </w:pPr>
                        <w:r w:rsidRPr="00B536A3">
                          <w:rPr>
                            <w:sz w:val="16"/>
                          </w:rPr>
                          <w:t>11095</w:t>
                        </w:r>
                      </w:p>
                    </w:tc>
                    <w:tc>
                      <w:tcPr>
                        <w:tcW w:w="699" w:type="pct"/>
                      </w:tcPr>
                      <w:p w14:paraId="73B8B53A" w14:textId="77777777" w:rsidR="002A6B63" w:rsidRPr="00B536A3" w:rsidRDefault="002A6B63" w:rsidP="00A1233D">
                        <w:pPr>
                          <w:suppressOverlap/>
                          <w:jc w:val="right"/>
                          <w:rPr>
                            <w:sz w:val="16"/>
                          </w:rPr>
                        </w:pPr>
                        <w:r w:rsidRPr="00B536A3">
                          <w:rPr>
                            <w:sz w:val="16"/>
                          </w:rPr>
                          <w:t>9%</w:t>
                        </w:r>
                      </w:p>
                    </w:tc>
                  </w:tr>
                </w:tbl>
                <w:p w14:paraId="6FF9ACC2" w14:textId="0275C5BD" w:rsidR="002A6B63" w:rsidRDefault="002A6B63"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13 open source project separated by size categories are shown in </w:t>
      </w:r>
      <w:r w:rsidR="00C953C1">
        <w:t>Table 3 and Figure 1</w:t>
      </w:r>
      <w:r w:rsidR="0073360D">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 xml:space="preserve">The coefficient of determination, </w:t>
      </w:r>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9230F6"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2A6B63" w:rsidRPr="001D5EA3" w14:paraId="1AF76D4C" w14:textId="77777777" w:rsidTr="00BF6E1D">
                    <w:trPr>
                      <w:trHeight w:val="56"/>
                      <w:jc w:val="center"/>
                    </w:trPr>
                    <w:tc>
                      <w:tcPr>
                        <w:tcW w:w="807" w:type="pct"/>
                      </w:tcPr>
                      <w:p w14:paraId="29A8C9D7" w14:textId="77777777" w:rsidR="002A6B63" w:rsidRPr="001D5EA3" w:rsidRDefault="002A6B63" w:rsidP="00F81AB6">
                        <w:pPr>
                          <w:spacing w:before="20" w:after="20"/>
                          <w:suppressOverlap/>
                          <w:jc w:val="left"/>
                          <w:rPr>
                            <w:b/>
                            <w:sz w:val="16"/>
                            <w:szCs w:val="16"/>
                          </w:rPr>
                        </w:pPr>
                      </w:p>
                    </w:tc>
                    <w:tc>
                      <w:tcPr>
                        <w:tcW w:w="1397" w:type="pct"/>
                        <w:gridSpan w:val="2"/>
                      </w:tcPr>
                      <w:p w14:paraId="70A80927" w14:textId="77777777" w:rsidR="002A6B63" w:rsidRPr="001D5EA3" w:rsidRDefault="002A6B63"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2A6B63" w:rsidRPr="001D5EA3" w:rsidRDefault="002A6B63"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2A6B63" w:rsidRPr="001D5EA3" w:rsidRDefault="002A6B63" w:rsidP="00F81AB6">
                        <w:pPr>
                          <w:spacing w:before="20" w:after="20"/>
                          <w:suppressOverlap/>
                          <w:rPr>
                            <w:b/>
                            <w:sz w:val="16"/>
                            <w:szCs w:val="16"/>
                          </w:rPr>
                        </w:pPr>
                        <w:r w:rsidRPr="001D5EA3">
                          <w:rPr>
                            <w:b/>
                            <w:sz w:val="16"/>
                            <w:szCs w:val="16"/>
                          </w:rPr>
                          <w:t>Number of Hunks</w:t>
                        </w:r>
                      </w:p>
                    </w:tc>
                  </w:tr>
                  <w:tr w:rsidR="002A6B63" w:rsidRPr="001D5EA3" w14:paraId="30E2F105" w14:textId="77777777" w:rsidTr="00720B2C">
                    <w:trPr>
                      <w:trHeight w:val="190"/>
                      <w:jc w:val="center"/>
                    </w:trPr>
                    <w:tc>
                      <w:tcPr>
                        <w:tcW w:w="807" w:type="pct"/>
                      </w:tcPr>
                      <w:p w14:paraId="2128C48B" w14:textId="77777777" w:rsidR="002A6B63" w:rsidRPr="001D5EA3" w:rsidRDefault="002A6B63"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2A6B63" w:rsidRPr="001D5EA3" w:rsidRDefault="002A6B63"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2A6B63" w:rsidRPr="001D5EA3" w:rsidRDefault="002A6B63"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2A6B63" w:rsidRPr="001D5EA3" w:rsidRDefault="002A6B63" w:rsidP="00720B2C">
                        <w:pPr>
                          <w:suppressOverlap/>
                          <w:jc w:val="right"/>
                          <w:rPr>
                            <w:b/>
                            <w:sz w:val="16"/>
                            <w:szCs w:val="16"/>
                          </w:rPr>
                        </w:pPr>
                        <w:r>
                          <w:rPr>
                            <w:b/>
                            <w:sz w:val="16"/>
                            <w:szCs w:val="16"/>
                          </w:rPr>
                          <w:t>Frequency</w:t>
                        </w:r>
                      </w:p>
                    </w:tc>
                    <w:tc>
                      <w:tcPr>
                        <w:tcW w:w="700" w:type="pct"/>
                        <w:vAlign w:val="center"/>
                      </w:tcPr>
                      <w:p w14:paraId="3C6D0490" w14:textId="77777777" w:rsidR="002A6B63" w:rsidRPr="001D5EA3" w:rsidRDefault="002A6B63" w:rsidP="00720B2C">
                        <w:pPr>
                          <w:suppressOverlap/>
                          <w:jc w:val="right"/>
                          <w:rPr>
                            <w:b/>
                            <w:sz w:val="16"/>
                            <w:szCs w:val="16"/>
                          </w:rPr>
                        </w:pPr>
                        <w:r w:rsidRPr="001D5EA3">
                          <w:rPr>
                            <w:b/>
                            <w:sz w:val="16"/>
                            <w:szCs w:val="16"/>
                          </w:rPr>
                          <w:t>Ratio</w:t>
                        </w:r>
                      </w:p>
                    </w:tc>
                    <w:tc>
                      <w:tcPr>
                        <w:tcW w:w="696" w:type="pct"/>
                        <w:vAlign w:val="center"/>
                      </w:tcPr>
                      <w:p w14:paraId="79F0E0CE" w14:textId="4FA6C7EC" w:rsidR="002A6B63" w:rsidRPr="001D5EA3" w:rsidRDefault="002A6B63" w:rsidP="00720B2C">
                        <w:pPr>
                          <w:suppressOverlap/>
                          <w:jc w:val="right"/>
                          <w:rPr>
                            <w:b/>
                            <w:sz w:val="16"/>
                            <w:szCs w:val="16"/>
                          </w:rPr>
                        </w:pPr>
                        <w:r>
                          <w:rPr>
                            <w:b/>
                            <w:sz w:val="16"/>
                            <w:szCs w:val="16"/>
                          </w:rPr>
                          <w:t>Frequency</w:t>
                        </w:r>
                      </w:p>
                    </w:tc>
                    <w:tc>
                      <w:tcPr>
                        <w:tcW w:w="704" w:type="pct"/>
                        <w:vAlign w:val="center"/>
                      </w:tcPr>
                      <w:p w14:paraId="28ED40FD" w14:textId="77777777" w:rsidR="002A6B63" w:rsidRPr="001D5EA3" w:rsidRDefault="002A6B63" w:rsidP="00720B2C">
                        <w:pPr>
                          <w:suppressOverlap/>
                          <w:jc w:val="right"/>
                          <w:rPr>
                            <w:b/>
                            <w:sz w:val="16"/>
                            <w:szCs w:val="16"/>
                          </w:rPr>
                        </w:pPr>
                        <w:r w:rsidRPr="001D5EA3">
                          <w:rPr>
                            <w:b/>
                            <w:sz w:val="16"/>
                            <w:szCs w:val="16"/>
                          </w:rPr>
                          <w:t>Ratio</w:t>
                        </w:r>
                      </w:p>
                    </w:tc>
                  </w:tr>
                  <w:tr w:rsidR="002A6B63" w:rsidRPr="001D5EA3" w14:paraId="2B196C1A" w14:textId="77777777" w:rsidTr="00BF6E1D">
                    <w:trPr>
                      <w:trHeight w:val="190"/>
                      <w:jc w:val="center"/>
                    </w:trPr>
                    <w:tc>
                      <w:tcPr>
                        <w:tcW w:w="807" w:type="pct"/>
                      </w:tcPr>
                      <w:p w14:paraId="0D450EC2" w14:textId="77777777" w:rsidR="002A6B63" w:rsidRPr="001D5EA3" w:rsidRDefault="002A6B63"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2A6B63" w:rsidRPr="001D5EA3" w:rsidRDefault="002A6B63"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2A6B63" w:rsidRPr="001D5EA3" w:rsidRDefault="002A6B63"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2A6B63" w:rsidRPr="001D5EA3" w:rsidRDefault="002A6B63"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2A6B63" w:rsidRPr="001D5EA3" w:rsidRDefault="002A6B63"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2A6B63" w:rsidRPr="001D5EA3" w:rsidRDefault="002A6B63"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2A6B63" w:rsidRPr="001D5EA3" w:rsidRDefault="002A6B63" w:rsidP="00A1233D">
                        <w:pPr>
                          <w:jc w:val="right"/>
                          <w:rPr>
                            <w:sz w:val="16"/>
                            <w:szCs w:val="16"/>
                          </w:rPr>
                        </w:pPr>
                        <w:r w:rsidRPr="001D5EA3">
                          <w:rPr>
                            <w:rFonts w:eastAsia="Times New Roman"/>
                            <w:color w:val="000000"/>
                            <w:sz w:val="16"/>
                            <w:szCs w:val="16"/>
                          </w:rPr>
                          <w:t>27%</w:t>
                        </w:r>
                      </w:p>
                    </w:tc>
                  </w:tr>
                  <w:tr w:rsidR="002A6B63" w:rsidRPr="001D5EA3" w14:paraId="65E2B16A" w14:textId="77777777" w:rsidTr="00BF6E1D">
                    <w:trPr>
                      <w:trHeight w:val="210"/>
                      <w:jc w:val="center"/>
                    </w:trPr>
                    <w:tc>
                      <w:tcPr>
                        <w:tcW w:w="807" w:type="pct"/>
                      </w:tcPr>
                      <w:p w14:paraId="0954DA18" w14:textId="77777777" w:rsidR="002A6B63" w:rsidRPr="001D5EA3" w:rsidRDefault="002A6B63"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2A6B63" w:rsidRPr="001D5EA3" w:rsidRDefault="002A6B63"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2A6B63" w:rsidRPr="001D5EA3" w:rsidRDefault="002A6B63"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2A6B63" w:rsidRPr="001D5EA3" w:rsidRDefault="002A6B63"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2A6B63" w:rsidRPr="001D5EA3" w:rsidRDefault="002A6B63"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2A6B63" w:rsidRPr="001D5EA3" w:rsidRDefault="002A6B63"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2A6B63" w:rsidRPr="001D5EA3" w:rsidRDefault="002A6B63" w:rsidP="00A1233D">
                        <w:pPr>
                          <w:jc w:val="right"/>
                          <w:rPr>
                            <w:sz w:val="16"/>
                            <w:szCs w:val="16"/>
                          </w:rPr>
                        </w:pPr>
                        <w:r w:rsidRPr="001D5EA3">
                          <w:rPr>
                            <w:rFonts w:eastAsia="Times New Roman"/>
                            <w:color w:val="000000"/>
                            <w:sz w:val="16"/>
                            <w:szCs w:val="16"/>
                          </w:rPr>
                          <w:t>46%</w:t>
                        </w:r>
                      </w:p>
                    </w:tc>
                  </w:tr>
                  <w:tr w:rsidR="002A6B63" w:rsidRPr="001D5EA3" w14:paraId="66B6E79C" w14:textId="77777777" w:rsidTr="00BF6E1D">
                    <w:trPr>
                      <w:trHeight w:val="210"/>
                      <w:jc w:val="center"/>
                    </w:trPr>
                    <w:tc>
                      <w:tcPr>
                        <w:tcW w:w="807" w:type="pct"/>
                      </w:tcPr>
                      <w:p w14:paraId="44BD0CA5" w14:textId="77777777" w:rsidR="002A6B63" w:rsidRPr="001D5EA3" w:rsidRDefault="002A6B63"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2A6B63" w:rsidRPr="001D5EA3" w:rsidRDefault="002A6B63"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2A6B63" w:rsidRPr="001D5EA3" w:rsidRDefault="002A6B63"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2A6B63" w:rsidRPr="001D5EA3" w:rsidRDefault="002A6B63"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2A6B63" w:rsidRPr="001D5EA3" w:rsidRDefault="002A6B63"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2A6B63" w:rsidRPr="001D5EA3" w:rsidRDefault="002A6B63"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2A6B63" w:rsidRPr="001D5EA3" w:rsidRDefault="002A6B63" w:rsidP="00A1233D">
                        <w:pPr>
                          <w:jc w:val="right"/>
                          <w:rPr>
                            <w:sz w:val="16"/>
                            <w:szCs w:val="16"/>
                          </w:rPr>
                        </w:pPr>
                        <w:r w:rsidRPr="001D5EA3">
                          <w:rPr>
                            <w:rFonts w:eastAsia="Times New Roman"/>
                            <w:color w:val="000000"/>
                            <w:sz w:val="16"/>
                            <w:szCs w:val="16"/>
                          </w:rPr>
                          <w:t>10%</w:t>
                        </w:r>
                      </w:p>
                    </w:tc>
                  </w:tr>
                  <w:tr w:rsidR="002A6B63" w:rsidRPr="001D5EA3" w14:paraId="7B1C6FCA" w14:textId="77777777" w:rsidTr="00BF6E1D">
                    <w:trPr>
                      <w:trHeight w:val="210"/>
                      <w:jc w:val="center"/>
                    </w:trPr>
                    <w:tc>
                      <w:tcPr>
                        <w:tcW w:w="807" w:type="pct"/>
                      </w:tcPr>
                      <w:p w14:paraId="11E0322D" w14:textId="77777777" w:rsidR="002A6B63" w:rsidRPr="001D5EA3" w:rsidRDefault="002A6B63"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2A6B63" w:rsidRPr="001D5EA3" w:rsidRDefault="002A6B63"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2A6B63" w:rsidRPr="001D5EA3" w:rsidRDefault="002A6B63"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2A6B63" w:rsidRPr="001D5EA3" w:rsidRDefault="002A6B63"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2A6B63" w:rsidRPr="001D5EA3" w:rsidRDefault="002A6B63"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2A6B63" w:rsidRPr="001D5EA3" w:rsidRDefault="002A6B63"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2A6B63" w:rsidRPr="001D5EA3" w:rsidRDefault="002A6B63" w:rsidP="00A1233D">
                        <w:pPr>
                          <w:jc w:val="right"/>
                          <w:rPr>
                            <w:sz w:val="16"/>
                            <w:szCs w:val="16"/>
                          </w:rPr>
                        </w:pPr>
                        <w:r w:rsidRPr="001D5EA3">
                          <w:rPr>
                            <w:rFonts w:eastAsia="Times New Roman"/>
                            <w:color w:val="000000"/>
                            <w:sz w:val="16"/>
                            <w:szCs w:val="16"/>
                          </w:rPr>
                          <w:t>3%</w:t>
                        </w:r>
                      </w:p>
                    </w:tc>
                  </w:tr>
                  <w:tr w:rsidR="002A6B63" w:rsidRPr="001D5EA3" w14:paraId="0D3DE806" w14:textId="77777777" w:rsidTr="00BF6E1D">
                    <w:trPr>
                      <w:trHeight w:val="210"/>
                      <w:jc w:val="center"/>
                    </w:trPr>
                    <w:tc>
                      <w:tcPr>
                        <w:tcW w:w="807" w:type="pct"/>
                      </w:tcPr>
                      <w:p w14:paraId="0CF9A51A" w14:textId="77777777" w:rsidR="002A6B63" w:rsidRPr="001D5EA3" w:rsidRDefault="002A6B63"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2A6B63" w:rsidRPr="001D5EA3" w:rsidRDefault="002A6B63"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2A6B63" w:rsidRPr="001D5EA3" w:rsidRDefault="002A6B63"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2A6B63" w:rsidRPr="001D5EA3" w:rsidRDefault="002A6B63"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2A6B63" w:rsidRPr="001D5EA3" w:rsidRDefault="002A6B63"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2A6B63" w:rsidRPr="001D5EA3" w:rsidRDefault="002A6B63"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2A6B63" w:rsidRPr="001D5EA3" w:rsidRDefault="002A6B63" w:rsidP="00A1233D">
                        <w:pPr>
                          <w:jc w:val="right"/>
                          <w:rPr>
                            <w:sz w:val="16"/>
                            <w:szCs w:val="16"/>
                          </w:rPr>
                        </w:pPr>
                        <w:r w:rsidRPr="001D5EA3">
                          <w:rPr>
                            <w:rFonts w:eastAsia="Times New Roman"/>
                            <w:color w:val="000000"/>
                            <w:sz w:val="16"/>
                            <w:szCs w:val="16"/>
                          </w:rPr>
                          <w:t>14%</w:t>
                        </w:r>
                      </w:p>
                    </w:tc>
                  </w:tr>
                </w:tbl>
                <w:p w14:paraId="165F741B" w14:textId="2031BE37" w:rsidR="002A6B63" w:rsidRDefault="002A6B63"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2A6B63" w:rsidRPr="00B57EB1" w14:paraId="7F6D8057" w14:textId="77777777" w:rsidTr="00720B2C">
                    <w:trPr>
                      <w:trHeight w:val="56"/>
                      <w:jc w:val="center"/>
                    </w:trPr>
                    <w:tc>
                      <w:tcPr>
                        <w:tcW w:w="807" w:type="pct"/>
                      </w:tcPr>
                      <w:p w14:paraId="13665C52" w14:textId="77777777" w:rsidR="002A6B63" w:rsidRPr="00B57EB1" w:rsidRDefault="002A6B63" w:rsidP="00F81AB6">
                        <w:pPr>
                          <w:spacing w:before="20" w:after="20"/>
                          <w:suppressOverlap/>
                          <w:jc w:val="left"/>
                          <w:rPr>
                            <w:b/>
                            <w:sz w:val="16"/>
                            <w:szCs w:val="16"/>
                          </w:rPr>
                        </w:pPr>
                      </w:p>
                    </w:tc>
                    <w:tc>
                      <w:tcPr>
                        <w:tcW w:w="1397" w:type="pct"/>
                        <w:gridSpan w:val="2"/>
                      </w:tcPr>
                      <w:p w14:paraId="4ACDA621" w14:textId="77777777" w:rsidR="002A6B63" w:rsidRPr="00B57EB1" w:rsidRDefault="002A6B63"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2A6B63" w:rsidRPr="00B57EB1" w:rsidRDefault="002A6B63"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2A6B63" w:rsidRPr="00B57EB1" w:rsidRDefault="002A6B63" w:rsidP="00F81AB6">
                        <w:pPr>
                          <w:spacing w:before="20" w:after="20"/>
                          <w:suppressOverlap/>
                          <w:rPr>
                            <w:b/>
                            <w:sz w:val="16"/>
                            <w:szCs w:val="16"/>
                          </w:rPr>
                        </w:pPr>
                        <w:r w:rsidRPr="00B57EB1">
                          <w:rPr>
                            <w:b/>
                            <w:sz w:val="16"/>
                            <w:szCs w:val="16"/>
                          </w:rPr>
                          <w:t>Number of Hunks</w:t>
                        </w:r>
                      </w:p>
                    </w:tc>
                  </w:tr>
                  <w:tr w:rsidR="002A6B63" w:rsidRPr="00B57EB1" w14:paraId="4F9F81F1" w14:textId="77777777" w:rsidTr="00720B2C">
                    <w:trPr>
                      <w:trHeight w:val="190"/>
                      <w:jc w:val="center"/>
                    </w:trPr>
                    <w:tc>
                      <w:tcPr>
                        <w:tcW w:w="807" w:type="pct"/>
                      </w:tcPr>
                      <w:p w14:paraId="26E180E5" w14:textId="77777777" w:rsidR="002A6B63" w:rsidRPr="00B57EB1" w:rsidRDefault="002A6B63"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2A6B63" w:rsidRPr="00B57EB1" w:rsidRDefault="002A6B63"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2A6B63" w:rsidRPr="00B57EB1" w:rsidRDefault="002A6B63"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2A6B63" w:rsidRPr="00B57EB1" w:rsidRDefault="002A6B63" w:rsidP="00720B2C">
                        <w:pPr>
                          <w:suppressOverlap/>
                          <w:jc w:val="right"/>
                          <w:rPr>
                            <w:b/>
                            <w:sz w:val="16"/>
                            <w:szCs w:val="16"/>
                          </w:rPr>
                        </w:pPr>
                        <w:r w:rsidRPr="00C94BAE">
                          <w:rPr>
                            <w:b/>
                            <w:sz w:val="16"/>
                            <w:szCs w:val="16"/>
                          </w:rPr>
                          <w:t>Frequency</w:t>
                        </w:r>
                      </w:p>
                    </w:tc>
                    <w:tc>
                      <w:tcPr>
                        <w:tcW w:w="700" w:type="pct"/>
                        <w:vAlign w:val="center"/>
                      </w:tcPr>
                      <w:p w14:paraId="7BFDC4F8" w14:textId="77777777" w:rsidR="002A6B63" w:rsidRPr="00B57EB1" w:rsidRDefault="002A6B63" w:rsidP="00720B2C">
                        <w:pPr>
                          <w:suppressOverlap/>
                          <w:jc w:val="right"/>
                          <w:rPr>
                            <w:b/>
                            <w:sz w:val="16"/>
                            <w:szCs w:val="16"/>
                          </w:rPr>
                        </w:pPr>
                        <w:r w:rsidRPr="00B57EB1">
                          <w:rPr>
                            <w:b/>
                            <w:sz w:val="16"/>
                            <w:szCs w:val="16"/>
                          </w:rPr>
                          <w:t>Ratio</w:t>
                        </w:r>
                      </w:p>
                    </w:tc>
                    <w:tc>
                      <w:tcPr>
                        <w:tcW w:w="696" w:type="pct"/>
                        <w:vAlign w:val="center"/>
                      </w:tcPr>
                      <w:p w14:paraId="5B921D2F" w14:textId="40CD813E" w:rsidR="002A6B63" w:rsidRPr="00B57EB1" w:rsidRDefault="002A6B63" w:rsidP="00720B2C">
                        <w:pPr>
                          <w:suppressOverlap/>
                          <w:jc w:val="right"/>
                          <w:rPr>
                            <w:b/>
                            <w:sz w:val="16"/>
                            <w:szCs w:val="16"/>
                          </w:rPr>
                        </w:pPr>
                        <w:r w:rsidRPr="00C94BAE">
                          <w:rPr>
                            <w:b/>
                            <w:sz w:val="16"/>
                            <w:szCs w:val="16"/>
                          </w:rPr>
                          <w:t>Frequency</w:t>
                        </w:r>
                      </w:p>
                    </w:tc>
                    <w:tc>
                      <w:tcPr>
                        <w:tcW w:w="704" w:type="pct"/>
                        <w:vAlign w:val="center"/>
                      </w:tcPr>
                      <w:p w14:paraId="0F767CD4" w14:textId="77777777" w:rsidR="002A6B63" w:rsidRPr="00B57EB1" w:rsidRDefault="002A6B63" w:rsidP="00720B2C">
                        <w:pPr>
                          <w:suppressOverlap/>
                          <w:jc w:val="right"/>
                          <w:rPr>
                            <w:b/>
                            <w:sz w:val="16"/>
                            <w:szCs w:val="16"/>
                          </w:rPr>
                        </w:pPr>
                        <w:r w:rsidRPr="00B57EB1">
                          <w:rPr>
                            <w:b/>
                            <w:sz w:val="16"/>
                            <w:szCs w:val="16"/>
                          </w:rPr>
                          <w:t>Ratio</w:t>
                        </w:r>
                      </w:p>
                    </w:tc>
                  </w:tr>
                  <w:tr w:rsidR="002A6B63" w:rsidRPr="00B57EB1" w14:paraId="64DDC72E" w14:textId="77777777" w:rsidTr="00720B2C">
                    <w:trPr>
                      <w:trHeight w:val="190"/>
                      <w:jc w:val="center"/>
                    </w:trPr>
                    <w:tc>
                      <w:tcPr>
                        <w:tcW w:w="807" w:type="pct"/>
                      </w:tcPr>
                      <w:p w14:paraId="3548EBD8" w14:textId="77777777" w:rsidR="002A6B63" w:rsidRPr="00B57EB1" w:rsidRDefault="002A6B63"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2A6B63" w:rsidRPr="00B57EB1" w:rsidRDefault="002A6B63"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2A6B63" w:rsidRPr="00B57EB1" w:rsidRDefault="002A6B63"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2A6B63" w:rsidRPr="00B57EB1" w:rsidRDefault="002A6B63"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2A6B63" w:rsidRPr="00B57EB1" w:rsidRDefault="002A6B63"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2A6B63" w:rsidRPr="00B57EB1" w:rsidRDefault="002A6B63"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2A6B63" w:rsidRPr="00B57EB1" w:rsidRDefault="002A6B63" w:rsidP="00C94BAE">
                        <w:pPr>
                          <w:jc w:val="right"/>
                          <w:rPr>
                            <w:sz w:val="16"/>
                            <w:szCs w:val="16"/>
                          </w:rPr>
                        </w:pPr>
                        <w:r w:rsidRPr="00B57EB1">
                          <w:rPr>
                            <w:rFonts w:eastAsia="Times New Roman"/>
                            <w:color w:val="000000"/>
                            <w:sz w:val="16"/>
                            <w:szCs w:val="16"/>
                          </w:rPr>
                          <w:t>41%</w:t>
                        </w:r>
                      </w:p>
                    </w:tc>
                  </w:tr>
                  <w:tr w:rsidR="002A6B63" w:rsidRPr="00B57EB1" w14:paraId="34F09BD9" w14:textId="77777777" w:rsidTr="00720B2C">
                    <w:trPr>
                      <w:trHeight w:val="210"/>
                      <w:jc w:val="center"/>
                    </w:trPr>
                    <w:tc>
                      <w:tcPr>
                        <w:tcW w:w="807" w:type="pct"/>
                      </w:tcPr>
                      <w:p w14:paraId="2B2F0CD9" w14:textId="77777777" w:rsidR="002A6B63" w:rsidRPr="00B57EB1" w:rsidRDefault="002A6B63"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2A6B63" w:rsidRPr="00B57EB1" w:rsidRDefault="002A6B63"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2A6B63" w:rsidRPr="00B57EB1" w:rsidRDefault="002A6B63"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2A6B63" w:rsidRPr="00B57EB1" w:rsidRDefault="002A6B63"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2A6B63" w:rsidRPr="00B57EB1" w:rsidRDefault="002A6B63"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2A6B63" w:rsidRPr="00B57EB1" w:rsidRDefault="002A6B63"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2A6B63" w:rsidRPr="00B57EB1" w:rsidRDefault="002A6B63" w:rsidP="00C94BAE">
                        <w:pPr>
                          <w:jc w:val="right"/>
                          <w:rPr>
                            <w:sz w:val="16"/>
                            <w:szCs w:val="16"/>
                          </w:rPr>
                        </w:pPr>
                        <w:r w:rsidRPr="00B57EB1">
                          <w:rPr>
                            <w:rFonts w:eastAsia="Times New Roman"/>
                            <w:color w:val="000000"/>
                            <w:sz w:val="16"/>
                            <w:szCs w:val="16"/>
                          </w:rPr>
                          <w:t>47%</w:t>
                        </w:r>
                      </w:p>
                    </w:tc>
                  </w:tr>
                  <w:tr w:rsidR="002A6B63" w:rsidRPr="00B57EB1" w14:paraId="40379AAF" w14:textId="77777777" w:rsidTr="00720B2C">
                    <w:trPr>
                      <w:trHeight w:val="210"/>
                      <w:jc w:val="center"/>
                    </w:trPr>
                    <w:tc>
                      <w:tcPr>
                        <w:tcW w:w="807" w:type="pct"/>
                      </w:tcPr>
                      <w:p w14:paraId="0D9795D9" w14:textId="77777777" w:rsidR="002A6B63" w:rsidRPr="00B57EB1" w:rsidRDefault="002A6B63"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2A6B63" w:rsidRPr="00B57EB1" w:rsidRDefault="002A6B63"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2A6B63" w:rsidRPr="00B57EB1" w:rsidRDefault="002A6B63"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2A6B63" w:rsidRPr="00B57EB1" w:rsidRDefault="002A6B63"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2A6B63" w:rsidRPr="00B57EB1" w:rsidRDefault="002A6B63"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2A6B63" w:rsidRPr="00B57EB1" w:rsidRDefault="002A6B63"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2A6B63" w:rsidRPr="00B57EB1" w:rsidRDefault="002A6B63" w:rsidP="00C94BAE">
                        <w:pPr>
                          <w:jc w:val="right"/>
                          <w:rPr>
                            <w:sz w:val="16"/>
                            <w:szCs w:val="16"/>
                          </w:rPr>
                        </w:pPr>
                        <w:r w:rsidRPr="00B57EB1">
                          <w:rPr>
                            <w:rFonts w:eastAsia="Times New Roman"/>
                            <w:color w:val="000000"/>
                            <w:sz w:val="16"/>
                            <w:szCs w:val="16"/>
                          </w:rPr>
                          <w:t>7%</w:t>
                        </w:r>
                      </w:p>
                    </w:tc>
                  </w:tr>
                  <w:tr w:rsidR="002A6B63" w:rsidRPr="00B57EB1" w14:paraId="795E3169" w14:textId="77777777" w:rsidTr="00720B2C">
                    <w:trPr>
                      <w:trHeight w:val="210"/>
                      <w:jc w:val="center"/>
                    </w:trPr>
                    <w:tc>
                      <w:tcPr>
                        <w:tcW w:w="807" w:type="pct"/>
                      </w:tcPr>
                      <w:p w14:paraId="303611ED" w14:textId="77777777" w:rsidR="002A6B63" w:rsidRPr="00B57EB1" w:rsidRDefault="002A6B63"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2A6B63" w:rsidRPr="00B57EB1" w:rsidRDefault="002A6B63"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2A6B63" w:rsidRPr="00B57EB1" w:rsidRDefault="002A6B63"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2A6B63" w:rsidRPr="00B57EB1" w:rsidRDefault="002A6B63"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2A6B63" w:rsidRPr="00B57EB1" w:rsidRDefault="002A6B63"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2A6B63" w:rsidRPr="00B57EB1" w:rsidRDefault="002A6B63"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2A6B63" w:rsidRPr="00B57EB1" w:rsidRDefault="002A6B63" w:rsidP="00C94BAE">
                        <w:pPr>
                          <w:jc w:val="right"/>
                          <w:rPr>
                            <w:sz w:val="16"/>
                            <w:szCs w:val="16"/>
                          </w:rPr>
                        </w:pPr>
                        <w:r w:rsidRPr="00B57EB1">
                          <w:rPr>
                            <w:rFonts w:eastAsia="Times New Roman"/>
                            <w:color w:val="000000"/>
                            <w:sz w:val="16"/>
                            <w:szCs w:val="16"/>
                          </w:rPr>
                          <w:t>2%</w:t>
                        </w:r>
                      </w:p>
                    </w:tc>
                  </w:tr>
                  <w:tr w:rsidR="002A6B63" w:rsidRPr="00B57EB1" w14:paraId="1917202F" w14:textId="77777777" w:rsidTr="00720B2C">
                    <w:trPr>
                      <w:trHeight w:val="210"/>
                      <w:jc w:val="center"/>
                    </w:trPr>
                    <w:tc>
                      <w:tcPr>
                        <w:tcW w:w="807" w:type="pct"/>
                      </w:tcPr>
                      <w:p w14:paraId="2D9A8587" w14:textId="77777777" w:rsidR="002A6B63" w:rsidRPr="00B57EB1" w:rsidRDefault="002A6B63"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2A6B63" w:rsidRPr="00B57EB1" w:rsidRDefault="002A6B63"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2A6B63" w:rsidRPr="00B57EB1" w:rsidRDefault="002A6B63"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2A6B63" w:rsidRPr="00B57EB1" w:rsidRDefault="002A6B63"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2A6B63" w:rsidRPr="00B57EB1" w:rsidRDefault="002A6B63"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2A6B63" w:rsidRPr="00B57EB1" w:rsidRDefault="002A6B63"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2A6B63" w:rsidRPr="00B57EB1" w:rsidRDefault="002A6B63" w:rsidP="00C94BAE">
                        <w:pPr>
                          <w:jc w:val="right"/>
                          <w:rPr>
                            <w:sz w:val="16"/>
                            <w:szCs w:val="16"/>
                          </w:rPr>
                        </w:pPr>
                        <w:r w:rsidRPr="00B57EB1">
                          <w:rPr>
                            <w:rFonts w:eastAsia="Times New Roman"/>
                            <w:color w:val="000000"/>
                            <w:sz w:val="16"/>
                            <w:szCs w:val="16"/>
                          </w:rPr>
                          <w:t>3%</w:t>
                        </w:r>
                      </w:p>
                    </w:tc>
                  </w:tr>
                </w:tbl>
                <w:p w14:paraId="1FA83783" w14:textId="53D36723" w:rsidR="002A6B63" w:rsidRDefault="002A6B63"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2A6B63" w:rsidRPr="001D5EA3" w14:paraId="28468D9E" w14:textId="77777777" w:rsidTr="00BF6E1D">
                    <w:trPr>
                      <w:trHeight w:val="56"/>
                      <w:jc w:val="center"/>
                    </w:trPr>
                    <w:tc>
                      <w:tcPr>
                        <w:tcW w:w="807" w:type="pct"/>
                      </w:tcPr>
                      <w:p w14:paraId="0FC0DC20" w14:textId="77777777" w:rsidR="002A6B63" w:rsidRPr="001D5EA3" w:rsidRDefault="002A6B63" w:rsidP="00A1233D">
                        <w:pPr>
                          <w:spacing w:before="20" w:after="20"/>
                          <w:suppressOverlap/>
                          <w:jc w:val="left"/>
                          <w:rPr>
                            <w:b/>
                            <w:sz w:val="16"/>
                            <w:szCs w:val="16"/>
                          </w:rPr>
                        </w:pPr>
                      </w:p>
                    </w:tc>
                    <w:tc>
                      <w:tcPr>
                        <w:tcW w:w="1397" w:type="pct"/>
                        <w:gridSpan w:val="2"/>
                      </w:tcPr>
                      <w:p w14:paraId="58F91F10" w14:textId="77777777" w:rsidR="002A6B63" w:rsidRPr="001D5EA3" w:rsidRDefault="002A6B63"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2A6B63" w:rsidRPr="001D5EA3" w:rsidRDefault="002A6B63"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2A6B63" w:rsidRPr="001D5EA3" w:rsidRDefault="002A6B63" w:rsidP="00A1233D">
                        <w:pPr>
                          <w:spacing w:before="20" w:after="20"/>
                          <w:suppressOverlap/>
                          <w:rPr>
                            <w:b/>
                            <w:sz w:val="16"/>
                            <w:szCs w:val="16"/>
                          </w:rPr>
                        </w:pPr>
                        <w:r w:rsidRPr="001D5EA3">
                          <w:rPr>
                            <w:b/>
                            <w:sz w:val="16"/>
                            <w:szCs w:val="16"/>
                          </w:rPr>
                          <w:t>Number of Hunks</w:t>
                        </w:r>
                      </w:p>
                    </w:tc>
                  </w:tr>
                  <w:tr w:rsidR="002A6B63" w:rsidRPr="001D5EA3" w14:paraId="52FE3639" w14:textId="77777777" w:rsidTr="00720B2C">
                    <w:trPr>
                      <w:trHeight w:val="190"/>
                      <w:jc w:val="center"/>
                    </w:trPr>
                    <w:tc>
                      <w:tcPr>
                        <w:tcW w:w="807" w:type="pct"/>
                      </w:tcPr>
                      <w:p w14:paraId="35B3B406" w14:textId="77777777" w:rsidR="002A6B63" w:rsidRPr="001D5EA3" w:rsidRDefault="002A6B63"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2A6B63" w:rsidRPr="001D5EA3" w:rsidRDefault="002A6B63"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2A6B63" w:rsidRPr="001D5EA3" w:rsidRDefault="002A6B63"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2A6B63" w:rsidRPr="001D5EA3" w:rsidRDefault="002A6B63" w:rsidP="00720B2C">
                        <w:pPr>
                          <w:suppressOverlap/>
                          <w:jc w:val="right"/>
                          <w:rPr>
                            <w:b/>
                            <w:sz w:val="16"/>
                            <w:szCs w:val="16"/>
                          </w:rPr>
                        </w:pPr>
                        <w:r w:rsidRPr="00C94BAE">
                          <w:rPr>
                            <w:b/>
                            <w:sz w:val="16"/>
                            <w:szCs w:val="16"/>
                          </w:rPr>
                          <w:t>Frequency</w:t>
                        </w:r>
                      </w:p>
                    </w:tc>
                    <w:tc>
                      <w:tcPr>
                        <w:tcW w:w="700" w:type="pct"/>
                        <w:vAlign w:val="center"/>
                      </w:tcPr>
                      <w:p w14:paraId="140D051B" w14:textId="77777777" w:rsidR="002A6B63" w:rsidRPr="001D5EA3" w:rsidRDefault="002A6B63" w:rsidP="00720B2C">
                        <w:pPr>
                          <w:suppressOverlap/>
                          <w:jc w:val="right"/>
                          <w:rPr>
                            <w:b/>
                            <w:sz w:val="16"/>
                            <w:szCs w:val="16"/>
                          </w:rPr>
                        </w:pPr>
                        <w:r w:rsidRPr="001D5EA3">
                          <w:rPr>
                            <w:b/>
                            <w:sz w:val="16"/>
                            <w:szCs w:val="16"/>
                          </w:rPr>
                          <w:t>Ratio</w:t>
                        </w:r>
                      </w:p>
                    </w:tc>
                    <w:tc>
                      <w:tcPr>
                        <w:tcW w:w="696" w:type="pct"/>
                        <w:vAlign w:val="center"/>
                      </w:tcPr>
                      <w:p w14:paraId="019F3BA3" w14:textId="2EC04A03" w:rsidR="002A6B63" w:rsidRPr="001D5EA3" w:rsidRDefault="002A6B63" w:rsidP="00720B2C">
                        <w:pPr>
                          <w:suppressOverlap/>
                          <w:jc w:val="right"/>
                          <w:rPr>
                            <w:b/>
                            <w:sz w:val="16"/>
                            <w:szCs w:val="16"/>
                          </w:rPr>
                        </w:pPr>
                        <w:r w:rsidRPr="00C94BAE">
                          <w:rPr>
                            <w:b/>
                            <w:sz w:val="16"/>
                            <w:szCs w:val="16"/>
                          </w:rPr>
                          <w:t>Frequency</w:t>
                        </w:r>
                      </w:p>
                    </w:tc>
                    <w:tc>
                      <w:tcPr>
                        <w:tcW w:w="704" w:type="pct"/>
                        <w:vAlign w:val="center"/>
                      </w:tcPr>
                      <w:p w14:paraId="54BF892C" w14:textId="77777777" w:rsidR="002A6B63" w:rsidRPr="001D5EA3" w:rsidRDefault="002A6B63" w:rsidP="00720B2C">
                        <w:pPr>
                          <w:suppressOverlap/>
                          <w:jc w:val="right"/>
                          <w:rPr>
                            <w:b/>
                            <w:sz w:val="16"/>
                            <w:szCs w:val="16"/>
                          </w:rPr>
                        </w:pPr>
                        <w:r w:rsidRPr="001D5EA3">
                          <w:rPr>
                            <w:b/>
                            <w:sz w:val="16"/>
                            <w:szCs w:val="16"/>
                          </w:rPr>
                          <w:t>Ratio</w:t>
                        </w:r>
                      </w:p>
                    </w:tc>
                  </w:tr>
                  <w:tr w:rsidR="002A6B63" w:rsidRPr="001D5EA3" w14:paraId="0DE6D8F4" w14:textId="77777777" w:rsidTr="00BF6E1D">
                    <w:trPr>
                      <w:trHeight w:val="190"/>
                      <w:jc w:val="center"/>
                    </w:trPr>
                    <w:tc>
                      <w:tcPr>
                        <w:tcW w:w="807" w:type="pct"/>
                      </w:tcPr>
                      <w:p w14:paraId="7D731AD2" w14:textId="77777777" w:rsidR="002A6B63" w:rsidRPr="001D5EA3" w:rsidRDefault="002A6B63"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2A6B63" w:rsidRPr="001D5EA3" w:rsidRDefault="002A6B63"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2A6B63" w:rsidRPr="001D5EA3" w:rsidRDefault="002A6B63"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2A6B63" w:rsidRPr="001D5EA3" w:rsidRDefault="002A6B63"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2A6B63" w:rsidRPr="001D5EA3" w:rsidRDefault="002A6B63"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2A6B63" w:rsidRPr="001D5EA3" w:rsidRDefault="002A6B63"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2A6B63" w:rsidRPr="001D5EA3" w:rsidRDefault="002A6B63" w:rsidP="00C94BAE">
                        <w:pPr>
                          <w:jc w:val="right"/>
                          <w:rPr>
                            <w:sz w:val="16"/>
                            <w:szCs w:val="16"/>
                          </w:rPr>
                        </w:pPr>
                        <w:r w:rsidRPr="001D5EA3">
                          <w:rPr>
                            <w:rFonts w:eastAsia="Times New Roman"/>
                            <w:color w:val="000000"/>
                            <w:sz w:val="16"/>
                            <w:szCs w:val="16"/>
                          </w:rPr>
                          <w:t>13%</w:t>
                        </w:r>
                      </w:p>
                    </w:tc>
                  </w:tr>
                  <w:tr w:rsidR="002A6B63" w:rsidRPr="001D5EA3" w14:paraId="5B64C042" w14:textId="77777777" w:rsidTr="00BF6E1D">
                    <w:trPr>
                      <w:trHeight w:val="210"/>
                      <w:jc w:val="center"/>
                    </w:trPr>
                    <w:tc>
                      <w:tcPr>
                        <w:tcW w:w="807" w:type="pct"/>
                      </w:tcPr>
                      <w:p w14:paraId="6C1DC39B" w14:textId="77777777" w:rsidR="002A6B63" w:rsidRPr="001D5EA3" w:rsidRDefault="002A6B63"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2A6B63" w:rsidRPr="001D5EA3" w:rsidRDefault="002A6B63"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2A6B63" w:rsidRPr="001D5EA3" w:rsidRDefault="002A6B63"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2A6B63" w:rsidRPr="001D5EA3" w:rsidRDefault="002A6B63"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2A6B63" w:rsidRPr="001D5EA3" w:rsidRDefault="002A6B63"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2A6B63" w:rsidRPr="001D5EA3" w:rsidRDefault="002A6B63"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2A6B63" w:rsidRPr="001D5EA3" w:rsidRDefault="002A6B63" w:rsidP="00C94BAE">
                        <w:pPr>
                          <w:jc w:val="right"/>
                          <w:rPr>
                            <w:sz w:val="16"/>
                            <w:szCs w:val="16"/>
                          </w:rPr>
                        </w:pPr>
                        <w:r w:rsidRPr="001D5EA3">
                          <w:rPr>
                            <w:rFonts w:eastAsia="Times New Roman"/>
                            <w:color w:val="000000"/>
                            <w:sz w:val="16"/>
                            <w:szCs w:val="16"/>
                          </w:rPr>
                          <w:t>45%</w:t>
                        </w:r>
                      </w:p>
                    </w:tc>
                  </w:tr>
                  <w:tr w:rsidR="002A6B63" w:rsidRPr="001D5EA3" w14:paraId="199F3F46" w14:textId="77777777" w:rsidTr="00BF6E1D">
                    <w:trPr>
                      <w:trHeight w:val="210"/>
                      <w:jc w:val="center"/>
                    </w:trPr>
                    <w:tc>
                      <w:tcPr>
                        <w:tcW w:w="807" w:type="pct"/>
                      </w:tcPr>
                      <w:p w14:paraId="43307A85" w14:textId="77777777" w:rsidR="002A6B63" w:rsidRPr="001D5EA3" w:rsidRDefault="002A6B63"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2A6B63" w:rsidRPr="001D5EA3" w:rsidRDefault="002A6B63"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2A6B63" w:rsidRPr="001D5EA3" w:rsidRDefault="002A6B63"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2A6B63" w:rsidRPr="001D5EA3" w:rsidRDefault="002A6B63"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2A6B63" w:rsidRPr="001D5EA3" w:rsidRDefault="002A6B63"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2A6B63" w:rsidRPr="001D5EA3" w:rsidRDefault="002A6B63"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2A6B63" w:rsidRPr="001D5EA3" w:rsidRDefault="002A6B63" w:rsidP="00C94BAE">
                        <w:pPr>
                          <w:jc w:val="right"/>
                          <w:rPr>
                            <w:sz w:val="16"/>
                            <w:szCs w:val="16"/>
                          </w:rPr>
                        </w:pPr>
                        <w:r w:rsidRPr="001D5EA3">
                          <w:rPr>
                            <w:rFonts w:eastAsia="Times New Roman"/>
                            <w:color w:val="000000"/>
                            <w:sz w:val="16"/>
                            <w:szCs w:val="16"/>
                          </w:rPr>
                          <w:t>15%</w:t>
                        </w:r>
                      </w:p>
                    </w:tc>
                  </w:tr>
                  <w:tr w:rsidR="002A6B63" w:rsidRPr="001D5EA3" w14:paraId="2AEFD5A2" w14:textId="77777777" w:rsidTr="00BF6E1D">
                    <w:trPr>
                      <w:trHeight w:val="210"/>
                      <w:jc w:val="center"/>
                    </w:trPr>
                    <w:tc>
                      <w:tcPr>
                        <w:tcW w:w="807" w:type="pct"/>
                      </w:tcPr>
                      <w:p w14:paraId="0D4B1BB4" w14:textId="77777777" w:rsidR="002A6B63" w:rsidRPr="001D5EA3" w:rsidRDefault="002A6B63"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2A6B63" w:rsidRPr="001D5EA3" w:rsidRDefault="002A6B63"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2A6B63" w:rsidRPr="001D5EA3" w:rsidRDefault="002A6B63"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2A6B63" w:rsidRPr="001D5EA3" w:rsidRDefault="002A6B63"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2A6B63" w:rsidRPr="001D5EA3" w:rsidRDefault="002A6B63"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2A6B63" w:rsidRPr="001D5EA3" w:rsidRDefault="002A6B63"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2A6B63" w:rsidRPr="001D5EA3" w:rsidRDefault="002A6B63" w:rsidP="00C94BAE">
                        <w:pPr>
                          <w:jc w:val="right"/>
                          <w:rPr>
                            <w:sz w:val="16"/>
                            <w:szCs w:val="16"/>
                          </w:rPr>
                        </w:pPr>
                        <w:r w:rsidRPr="001D5EA3">
                          <w:rPr>
                            <w:rFonts w:eastAsia="Times New Roman"/>
                            <w:color w:val="000000"/>
                            <w:sz w:val="16"/>
                            <w:szCs w:val="16"/>
                          </w:rPr>
                          <w:t>6%</w:t>
                        </w:r>
                      </w:p>
                    </w:tc>
                  </w:tr>
                  <w:tr w:rsidR="002A6B63" w:rsidRPr="001D5EA3" w14:paraId="7BBDF665" w14:textId="77777777" w:rsidTr="00BF6E1D">
                    <w:trPr>
                      <w:trHeight w:val="210"/>
                      <w:jc w:val="center"/>
                    </w:trPr>
                    <w:tc>
                      <w:tcPr>
                        <w:tcW w:w="807" w:type="pct"/>
                      </w:tcPr>
                      <w:p w14:paraId="4DE374E1" w14:textId="77777777" w:rsidR="002A6B63" w:rsidRPr="001D5EA3" w:rsidRDefault="002A6B63"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2A6B63" w:rsidRPr="001D5EA3" w:rsidRDefault="002A6B63"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2A6B63" w:rsidRPr="001D5EA3" w:rsidRDefault="002A6B63"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2A6B63" w:rsidRPr="001D5EA3" w:rsidRDefault="002A6B63"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2A6B63" w:rsidRPr="001D5EA3" w:rsidRDefault="002A6B63"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2A6B63" w:rsidRPr="001D5EA3" w:rsidRDefault="002A6B63"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2A6B63" w:rsidRPr="001D5EA3" w:rsidRDefault="002A6B63" w:rsidP="00C94BAE">
                        <w:pPr>
                          <w:jc w:val="right"/>
                          <w:rPr>
                            <w:sz w:val="16"/>
                            <w:szCs w:val="16"/>
                          </w:rPr>
                        </w:pPr>
                        <w:r w:rsidRPr="001D5EA3">
                          <w:rPr>
                            <w:rFonts w:eastAsia="Times New Roman"/>
                            <w:color w:val="000000"/>
                            <w:sz w:val="16"/>
                            <w:szCs w:val="16"/>
                          </w:rPr>
                          <w:t>21%</w:t>
                        </w:r>
                      </w:p>
                    </w:tc>
                  </w:tr>
                </w:tbl>
                <w:p w14:paraId="41A288E9" w14:textId="12E3D3B8" w:rsidR="002A6B63" w:rsidRPr="001D5EA3" w:rsidRDefault="002A6B63"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2A6B63" w:rsidRPr="00B57EB1" w:rsidRDefault="002A6B63"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39C1B30D" w:rsidR="0018494B" w:rsidRDefault="0018494B" w:rsidP="0018494B">
      <w:pPr>
        <w:pStyle w:val="NormalText"/>
      </w:pPr>
      <w:r>
        <w:lastRenderedPageBreak/>
        <w:t>The correlation coefficient and coefficient of determinat</w:t>
      </w:r>
      <w:r w:rsidR="00F81AB6">
        <w:t>ion for gcc are shown in Table 5</w:t>
      </w:r>
      <w:r>
        <w:t xml:space="preserve">. As can be seen,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4E5FA0C"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1A7ACF2A" w:rsidR="0062794C" w:rsidRDefault="009230F6"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2A6B63" w:rsidRPr="00B57EB1" w14:paraId="2136BF2F" w14:textId="77777777" w:rsidTr="00BF6E1D">
                    <w:trPr>
                      <w:trHeight w:val="56"/>
                      <w:jc w:val="center"/>
                    </w:trPr>
                    <w:tc>
                      <w:tcPr>
                        <w:tcW w:w="807" w:type="pct"/>
                      </w:tcPr>
                      <w:p w14:paraId="068B486C" w14:textId="77777777" w:rsidR="002A6B63" w:rsidRPr="00B57EB1" w:rsidRDefault="002A6B63" w:rsidP="00A1233D">
                        <w:pPr>
                          <w:spacing w:before="20" w:after="20"/>
                          <w:suppressOverlap/>
                          <w:jc w:val="left"/>
                          <w:rPr>
                            <w:b/>
                            <w:sz w:val="16"/>
                            <w:szCs w:val="16"/>
                          </w:rPr>
                        </w:pPr>
                      </w:p>
                    </w:tc>
                    <w:tc>
                      <w:tcPr>
                        <w:tcW w:w="1397" w:type="pct"/>
                        <w:gridSpan w:val="2"/>
                      </w:tcPr>
                      <w:p w14:paraId="34B8E6DA" w14:textId="77777777" w:rsidR="002A6B63" w:rsidRPr="00B57EB1" w:rsidRDefault="002A6B63"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2A6B63" w:rsidRPr="00B57EB1" w:rsidRDefault="002A6B63"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2A6B63" w:rsidRPr="00B57EB1" w:rsidRDefault="002A6B63" w:rsidP="00A1233D">
                        <w:pPr>
                          <w:spacing w:before="20" w:after="20"/>
                          <w:suppressOverlap/>
                          <w:rPr>
                            <w:b/>
                            <w:sz w:val="16"/>
                            <w:szCs w:val="16"/>
                          </w:rPr>
                        </w:pPr>
                        <w:r w:rsidRPr="00B57EB1">
                          <w:rPr>
                            <w:b/>
                            <w:sz w:val="16"/>
                            <w:szCs w:val="16"/>
                          </w:rPr>
                          <w:t>Number of Hunks</w:t>
                        </w:r>
                      </w:p>
                    </w:tc>
                  </w:tr>
                  <w:tr w:rsidR="002A6B63" w:rsidRPr="00B57EB1" w14:paraId="398FDE77" w14:textId="77777777" w:rsidTr="007D30ED">
                    <w:trPr>
                      <w:trHeight w:val="190"/>
                      <w:jc w:val="center"/>
                    </w:trPr>
                    <w:tc>
                      <w:tcPr>
                        <w:tcW w:w="807" w:type="pct"/>
                      </w:tcPr>
                      <w:p w14:paraId="4C51400C" w14:textId="77777777" w:rsidR="002A6B63" w:rsidRPr="00B57EB1" w:rsidRDefault="002A6B63"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2A6B63" w:rsidRPr="00B57EB1" w:rsidRDefault="002A6B63"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2A6B63" w:rsidRPr="00B57EB1" w:rsidRDefault="002A6B63"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2A6B63" w:rsidRPr="00B57EB1" w:rsidRDefault="002A6B63" w:rsidP="007D30ED">
                        <w:pPr>
                          <w:suppressOverlap/>
                          <w:jc w:val="right"/>
                          <w:rPr>
                            <w:b/>
                            <w:sz w:val="16"/>
                            <w:szCs w:val="16"/>
                          </w:rPr>
                        </w:pPr>
                        <w:r w:rsidRPr="00C94BAE">
                          <w:rPr>
                            <w:b/>
                            <w:sz w:val="16"/>
                            <w:szCs w:val="16"/>
                          </w:rPr>
                          <w:t>Frequency</w:t>
                        </w:r>
                      </w:p>
                    </w:tc>
                    <w:tc>
                      <w:tcPr>
                        <w:tcW w:w="700" w:type="pct"/>
                        <w:vAlign w:val="center"/>
                      </w:tcPr>
                      <w:p w14:paraId="03405DE2" w14:textId="77777777" w:rsidR="002A6B63" w:rsidRPr="00B57EB1" w:rsidRDefault="002A6B63" w:rsidP="007D30ED">
                        <w:pPr>
                          <w:suppressOverlap/>
                          <w:jc w:val="right"/>
                          <w:rPr>
                            <w:b/>
                            <w:sz w:val="16"/>
                            <w:szCs w:val="16"/>
                          </w:rPr>
                        </w:pPr>
                        <w:r w:rsidRPr="00B57EB1">
                          <w:rPr>
                            <w:b/>
                            <w:sz w:val="16"/>
                            <w:szCs w:val="16"/>
                          </w:rPr>
                          <w:t>Ratio</w:t>
                        </w:r>
                      </w:p>
                    </w:tc>
                    <w:tc>
                      <w:tcPr>
                        <w:tcW w:w="696" w:type="pct"/>
                        <w:vAlign w:val="center"/>
                      </w:tcPr>
                      <w:p w14:paraId="5A162DD1" w14:textId="7475D02B" w:rsidR="002A6B63" w:rsidRPr="00B57EB1" w:rsidRDefault="002A6B63" w:rsidP="007D30ED">
                        <w:pPr>
                          <w:suppressOverlap/>
                          <w:jc w:val="right"/>
                          <w:rPr>
                            <w:b/>
                            <w:sz w:val="16"/>
                            <w:szCs w:val="16"/>
                          </w:rPr>
                        </w:pPr>
                        <w:r w:rsidRPr="00C94BAE">
                          <w:rPr>
                            <w:b/>
                            <w:sz w:val="16"/>
                            <w:szCs w:val="16"/>
                          </w:rPr>
                          <w:t>Frequency</w:t>
                        </w:r>
                      </w:p>
                    </w:tc>
                    <w:tc>
                      <w:tcPr>
                        <w:tcW w:w="704" w:type="pct"/>
                        <w:vAlign w:val="center"/>
                      </w:tcPr>
                      <w:p w14:paraId="1FE89B05" w14:textId="77777777" w:rsidR="002A6B63" w:rsidRPr="00B57EB1" w:rsidRDefault="002A6B63" w:rsidP="007D30ED">
                        <w:pPr>
                          <w:suppressOverlap/>
                          <w:jc w:val="right"/>
                          <w:rPr>
                            <w:b/>
                            <w:sz w:val="16"/>
                            <w:szCs w:val="16"/>
                          </w:rPr>
                        </w:pPr>
                        <w:r w:rsidRPr="00B57EB1">
                          <w:rPr>
                            <w:b/>
                            <w:sz w:val="16"/>
                            <w:szCs w:val="16"/>
                          </w:rPr>
                          <w:t>Ratio</w:t>
                        </w:r>
                      </w:p>
                    </w:tc>
                  </w:tr>
                  <w:tr w:rsidR="002A6B63" w:rsidRPr="00B57EB1" w14:paraId="601C387B" w14:textId="77777777" w:rsidTr="00BF6E1D">
                    <w:trPr>
                      <w:trHeight w:val="190"/>
                      <w:jc w:val="center"/>
                    </w:trPr>
                    <w:tc>
                      <w:tcPr>
                        <w:tcW w:w="807" w:type="pct"/>
                      </w:tcPr>
                      <w:p w14:paraId="5F56584A" w14:textId="77777777" w:rsidR="002A6B63" w:rsidRPr="00B57EB1" w:rsidRDefault="002A6B63"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2A6B63" w:rsidRPr="00B57EB1" w:rsidRDefault="002A6B63"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2A6B63" w:rsidRPr="00B57EB1" w:rsidRDefault="002A6B63"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2A6B63" w:rsidRPr="00B57EB1" w:rsidRDefault="002A6B63"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2A6B63" w:rsidRPr="00B57EB1" w:rsidRDefault="002A6B63"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2A6B63" w:rsidRPr="00B57EB1" w:rsidRDefault="002A6B63"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2A6B63" w:rsidRPr="00B57EB1" w:rsidRDefault="002A6B63" w:rsidP="00C94BAE">
                        <w:pPr>
                          <w:jc w:val="right"/>
                          <w:rPr>
                            <w:sz w:val="16"/>
                            <w:szCs w:val="16"/>
                          </w:rPr>
                        </w:pPr>
                        <w:r w:rsidRPr="00B57EB1">
                          <w:rPr>
                            <w:rFonts w:eastAsia="Times New Roman"/>
                            <w:color w:val="000000"/>
                            <w:sz w:val="16"/>
                            <w:szCs w:val="16"/>
                          </w:rPr>
                          <w:t>32%</w:t>
                        </w:r>
                      </w:p>
                    </w:tc>
                  </w:tr>
                  <w:tr w:rsidR="002A6B63" w:rsidRPr="00B57EB1" w14:paraId="1A711A0E" w14:textId="77777777" w:rsidTr="00BF6E1D">
                    <w:trPr>
                      <w:trHeight w:val="210"/>
                      <w:jc w:val="center"/>
                    </w:trPr>
                    <w:tc>
                      <w:tcPr>
                        <w:tcW w:w="807" w:type="pct"/>
                      </w:tcPr>
                      <w:p w14:paraId="35AFBD99" w14:textId="77777777" w:rsidR="002A6B63" w:rsidRPr="00B57EB1" w:rsidRDefault="002A6B63"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2A6B63" w:rsidRPr="00B57EB1" w:rsidRDefault="002A6B63"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2A6B63" w:rsidRPr="00B57EB1" w:rsidRDefault="002A6B63"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2A6B63" w:rsidRPr="00B57EB1" w:rsidRDefault="002A6B63"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2A6B63" w:rsidRPr="00B57EB1" w:rsidRDefault="002A6B63"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2A6B63" w:rsidRPr="00B57EB1" w:rsidRDefault="002A6B63"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2A6B63" w:rsidRPr="00B57EB1" w:rsidRDefault="002A6B63" w:rsidP="00C94BAE">
                        <w:pPr>
                          <w:jc w:val="right"/>
                          <w:rPr>
                            <w:sz w:val="16"/>
                            <w:szCs w:val="16"/>
                          </w:rPr>
                        </w:pPr>
                        <w:r w:rsidRPr="00B57EB1">
                          <w:rPr>
                            <w:rFonts w:eastAsia="Times New Roman"/>
                            <w:color w:val="000000"/>
                            <w:sz w:val="16"/>
                            <w:szCs w:val="16"/>
                          </w:rPr>
                          <w:t>47%</w:t>
                        </w:r>
                      </w:p>
                    </w:tc>
                  </w:tr>
                  <w:tr w:rsidR="002A6B63" w:rsidRPr="00B57EB1" w14:paraId="513BAD3A" w14:textId="77777777" w:rsidTr="00BF6E1D">
                    <w:trPr>
                      <w:trHeight w:val="210"/>
                      <w:jc w:val="center"/>
                    </w:trPr>
                    <w:tc>
                      <w:tcPr>
                        <w:tcW w:w="807" w:type="pct"/>
                      </w:tcPr>
                      <w:p w14:paraId="000141B7" w14:textId="77777777" w:rsidR="002A6B63" w:rsidRPr="00B57EB1" w:rsidRDefault="002A6B63"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2A6B63" w:rsidRPr="00B57EB1" w:rsidRDefault="002A6B63"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2A6B63" w:rsidRPr="00B57EB1" w:rsidRDefault="002A6B63"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2A6B63" w:rsidRPr="00B57EB1" w:rsidRDefault="002A6B63"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2A6B63" w:rsidRPr="00B57EB1" w:rsidRDefault="002A6B63"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2A6B63" w:rsidRPr="00B57EB1" w:rsidRDefault="002A6B63"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2A6B63" w:rsidRPr="00B57EB1" w:rsidRDefault="002A6B63" w:rsidP="00C94BAE">
                        <w:pPr>
                          <w:jc w:val="right"/>
                          <w:rPr>
                            <w:sz w:val="16"/>
                            <w:szCs w:val="16"/>
                          </w:rPr>
                        </w:pPr>
                        <w:r w:rsidRPr="00B57EB1">
                          <w:rPr>
                            <w:rFonts w:eastAsia="Times New Roman"/>
                            <w:color w:val="000000"/>
                            <w:sz w:val="16"/>
                            <w:szCs w:val="16"/>
                          </w:rPr>
                          <w:t>8%</w:t>
                        </w:r>
                      </w:p>
                    </w:tc>
                  </w:tr>
                  <w:tr w:rsidR="002A6B63" w:rsidRPr="00B57EB1" w14:paraId="5986E183" w14:textId="77777777" w:rsidTr="00BF6E1D">
                    <w:trPr>
                      <w:trHeight w:val="210"/>
                      <w:jc w:val="center"/>
                    </w:trPr>
                    <w:tc>
                      <w:tcPr>
                        <w:tcW w:w="807" w:type="pct"/>
                      </w:tcPr>
                      <w:p w14:paraId="79717298" w14:textId="77777777" w:rsidR="002A6B63" w:rsidRPr="00B57EB1" w:rsidRDefault="002A6B63"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2A6B63" w:rsidRPr="00B57EB1" w:rsidRDefault="002A6B63"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2A6B63" w:rsidRPr="00B57EB1" w:rsidRDefault="002A6B63"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2A6B63" w:rsidRPr="00B57EB1" w:rsidRDefault="002A6B63"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2A6B63" w:rsidRPr="00B57EB1" w:rsidRDefault="002A6B63"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2A6B63" w:rsidRPr="00B57EB1" w:rsidRDefault="002A6B63"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2A6B63" w:rsidRPr="00B57EB1" w:rsidRDefault="002A6B63" w:rsidP="00C94BAE">
                        <w:pPr>
                          <w:jc w:val="right"/>
                          <w:rPr>
                            <w:sz w:val="16"/>
                            <w:szCs w:val="16"/>
                          </w:rPr>
                        </w:pPr>
                        <w:r w:rsidRPr="00B57EB1">
                          <w:rPr>
                            <w:rFonts w:eastAsia="Times New Roman"/>
                            <w:color w:val="000000"/>
                            <w:sz w:val="16"/>
                            <w:szCs w:val="16"/>
                          </w:rPr>
                          <w:t>3%</w:t>
                        </w:r>
                      </w:p>
                    </w:tc>
                  </w:tr>
                  <w:tr w:rsidR="002A6B63" w:rsidRPr="00B57EB1" w14:paraId="7E5D92DD" w14:textId="77777777" w:rsidTr="00BF6E1D">
                    <w:trPr>
                      <w:trHeight w:val="210"/>
                      <w:jc w:val="center"/>
                    </w:trPr>
                    <w:tc>
                      <w:tcPr>
                        <w:tcW w:w="807" w:type="pct"/>
                      </w:tcPr>
                      <w:p w14:paraId="26863403" w14:textId="77777777" w:rsidR="002A6B63" w:rsidRPr="00B57EB1" w:rsidRDefault="002A6B63"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2A6B63" w:rsidRPr="00B57EB1" w:rsidRDefault="002A6B63"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2A6B63" w:rsidRPr="00B57EB1" w:rsidRDefault="002A6B63"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2A6B63" w:rsidRPr="00B57EB1" w:rsidRDefault="002A6B63"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2A6B63" w:rsidRPr="00B57EB1" w:rsidRDefault="002A6B63"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2A6B63" w:rsidRPr="00B57EB1" w:rsidRDefault="002A6B63"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2A6B63" w:rsidRPr="00B57EB1" w:rsidRDefault="002A6B63" w:rsidP="00C94BAE">
                        <w:pPr>
                          <w:jc w:val="right"/>
                          <w:rPr>
                            <w:sz w:val="16"/>
                            <w:szCs w:val="16"/>
                          </w:rPr>
                        </w:pPr>
                        <w:r w:rsidRPr="00B57EB1">
                          <w:rPr>
                            <w:rFonts w:eastAsia="Times New Roman"/>
                            <w:color w:val="000000"/>
                            <w:sz w:val="16"/>
                            <w:szCs w:val="16"/>
                          </w:rPr>
                          <w:t>11%</w:t>
                        </w:r>
                      </w:p>
                    </w:tc>
                  </w:tr>
                </w:tbl>
                <w:p w14:paraId="66D836F2" w14:textId="0FD5DC8D" w:rsidR="002A6B63" w:rsidRPr="001D5EA3" w:rsidRDefault="002A6B63"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2A6B63" w:rsidRPr="001D5EA3" w:rsidRDefault="002A6B63"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9717920"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600DB7D9"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3F15C06A"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Therefore, those </w:t>
      </w:r>
      <w:r w:rsidR="00F021CF">
        <w:t xml:space="preserve">projects, which were originally developed </w:t>
      </w:r>
      <w:r w:rsidR="00F021CF">
        <w:lastRenderedPageBreak/>
        <w:t>using SVN and later merged to Git,</w:t>
      </w:r>
      <w:r>
        <w:t xml:space="preserve"> will </w:t>
      </w:r>
      <w:r w:rsidR="00F021CF">
        <w:t>have commit histories that closer resemble an SVN style workflow.</w:t>
      </w:r>
    </w:p>
    <w:p w14:paraId="764B041F" w14:textId="325FDC93"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77DBB3F3"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2AFFC9AE"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 xml:space="preserve">large. The correlation </w:t>
      </w:r>
      <w:r w:rsidRPr="008972DA">
        <w:lastRenderedPageBreak/>
        <w:t>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BF6E1D">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r>
        <w:t>Table 1</w:t>
      </w:r>
      <w:r w:rsidR="00060C01">
        <w:t>5</w:t>
      </w:r>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r>
        <w:t>Table 16</w:t>
      </w:r>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7F1931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2A6B63" w:rsidRDefault="002A6B63" w:rsidP="00D36AB5">
      <w:r>
        <w:separator/>
      </w:r>
    </w:p>
  </w:endnote>
  <w:endnote w:type="continuationSeparator" w:id="0">
    <w:p w14:paraId="7AB3BFF6" w14:textId="77777777" w:rsidR="002A6B63" w:rsidRDefault="002A6B63"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2A6B63" w:rsidRDefault="002A6B63" w:rsidP="00D36AB5">
      <w:pPr>
        <w:jc w:val="left"/>
      </w:pPr>
      <w:r>
        <w:separator/>
      </w:r>
    </w:p>
  </w:footnote>
  <w:footnote w:type="continuationSeparator" w:id="0">
    <w:p w14:paraId="28CE726F" w14:textId="77777777" w:rsidR="002A6B63" w:rsidRDefault="002A6B63" w:rsidP="00D36AB5">
      <w:r>
        <w:continuationSeparator/>
      </w:r>
    </w:p>
  </w:footnote>
  <w:footnote w:id="1">
    <w:p w14:paraId="54FF7F96" w14:textId="719BEE56" w:rsidR="002A6B63" w:rsidRDefault="002A6B63" w:rsidP="002E0BD9">
      <w:pPr>
        <w:pStyle w:val="FootnoteText"/>
        <w:jc w:val="left"/>
      </w:pPr>
      <w:r>
        <w:rPr>
          <w:rStyle w:val="FootnoteReference"/>
        </w:rPr>
        <w:footnoteRef/>
      </w:r>
      <w:r>
        <w:t xml:space="preserve"> </w:t>
      </w:r>
      <w:r w:rsidRPr="002E0BD9">
        <w:t>http://libgit2.github.com</w:t>
      </w:r>
    </w:p>
  </w:footnote>
  <w:footnote w:id="2">
    <w:p w14:paraId="64E1B4A2" w14:textId="0708903E" w:rsidR="002A6B63" w:rsidRDefault="002A6B63" w:rsidP="00D36AB5">
      <w:pPr>
        <w:pStyle w:val="FootnoteText"/>
        <w:jc w:val="left"/>
      </w:pPr>
      <w:r>
        <w:rPr>
          <w:rStyle w:val="FootnoteReference"/>
        </w:rPr>
        <w:footnoteRef/>
      </w:r>
      <w:r>
        <w:t xml:space="preserve"> </w:t>
      </w:r>
      <w:r w:rsidRPr="00D36AB5">
        <w:t>http://www</w:t>
      </w:r>
      <w:bookmarkStart w:id="0" w:name="_GoBack"/>
      <w:bookmarkEnd w:id="0"/>
      <w:r w:rsidRPr="00D36AB5">
        <w:t>.pygit2.org</w:t>
      </w:r>
    </w:p>
  </w:footnote>
  <w:footnote w:id="3">
    <w:p w14:paraId="579D5A49" w14:textId="1A2C6021" w:rsidR="002A6B63" w:rsidRDefault="002A6B63" w:rsidP="00D36AB5">
      <w:pPr>
        <w:pStyle w:val="FootnoteText"/>
        <w:jc w:val="left"/>
      </w:pPr>
      <w:r>
        <w:rPr>
          <w:rStyle w:val="FootnoteReference"/>
        </w:rPr>
        <w:footnoteRef/>
      </w:r>
      <w:r>
        <w:t xml:space="preserve"> </w:t>
      </w:r>
      <w:r w:rsidRPr="00D36AB5">
        <w:t>http://www.ohloh.net</w:t>
      </w:r>
    </w:p>
  </w:footnote>
  <w:footnote w:id="4">
    <w:p w14:paraId="4BBF5299" w14:textId="109F9DB8" w:rsidR="002A6B63" w:rsidRDefault="002A6B63" w:rsidP="00D36AB5">
      <w:pPr>
        <w:pStyle w:val="FootnoteText"/>
        <w:jc w:val="left"/>
      </w:pPr>
      <w:r>
        <w:rPr>
          <w:rStyle w:val="FootnoteReference"/>
        </w:rPr>
        <w:footnoteRef/>
      </w:r>
      <w:r>
        <w:t xml:space="preserve"> </w:t>
      </w:r>
      <w:r w:rsidRPr="00D36AB5">
        <w:t>https://github.com</w:t>
      </w:r>
    </w:p>
  </w:footnote>
  <w:footnote w:id="5">
    <w:p w14:paraId="05BDFFE4" w14:textId="597D0948" w:rsidR="002A6B63" w:rsidRDefault="002A6B63" w:rsidP="00D36AB5">
      <w:pPr>
        <w:pStyle w:val="FootnoteText"/>
        <w:jc w:val="left"/>
      </w:pPr>
      <w:r>
        <w:rPr>
          <w:rStyle w:val="FootnoteReference"/>
        </w:rPr>
        <w:footnoteRef/>
      </w:r>
      <w:r>
        <w:t xml:space="preserve"> </w:t>
      </w:r>
      <w:r w:rsidRPr="00D36AB5">
        <w:t>https://bitbucket.org</w:t>
      </w:r>
    </w:p>
  </w:footnote>
  <w:footnote w:id="6">
    <w:p w14:paraId="77A4BFD7" w14:textId="15D8D5EC" w:rsidR="002A6B63" w:rsidRDefault="002A6B63" w:rsidP="00D36AB5">
      <w:pPr>
        <w:pStyle w:val="FootnoteText"/>
        <w:jc w:val="left"/>
      </w:pPr>
      <w:r>
        <w:rPr>
          <w:rStyle w:val="FootnoteReference"/>
        </w:rPr>
        <w:footnoteRef/>
      </w:r>
      <w:r>
        <w:t xml:space="preserve"> </w:t>
      </w:r>
      <w:r w:rsidRPr="00D36AB5">
        <w:t>https://gitorious.org</w:t>
      </w:r>
    </w:p>
  </w:footnote>
  <w:footnote w:id="7">
    <w:p w14:paraId="4E3BC87C" w14:textId="2ABD8012" w:rsidR="002A6B63" w:rsidRDefault="002A6B63" w:rsidP="00D36AB5">
      <w:pPr>
        <w:pStyle w:val="FootnoteText"/>
        <w:jc w:val="left"/>
      </w:pPr>
      <w:r>
        <w:rPr>
          <w:rStyle w:val="FootnoteReference"/>
        </w:rPr>
        <w:footnoteRef/>
      </w:r>
      <w:r>
        <w:t xml:space="preserve"> </w:t>
      </w:r>
      <w:r w:rsidRPr="00D36AB5">
        <w:t>http://cloc.sourceforge.net/</w:t>
      </w:r>
    </w:p>
  </w:footnote>
  <w:footnote w:id="8">
    <w:p w14:paraId="4C735DFB" w14:textId="4BB12E72" w:rsidR="002A6B63" w:rsidRDefault="002A6B63"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2476"/>
    <w:rsid w:val="002254A9"/>
    <w:rsid w:val="00244C38"/>
    <w:rsid w:val="002723DB"/>
    <w:rsid w:val="0027326B"/>
    <w:rsid w:val="002737BD"/>
    <w:rsid w:val="00275BD5"/>
    <w:rsid w:val="002818C2"/>
    <w:rsid w:val="00287765"/>
    <w:rsid w:val="002A6B63"/>
    <w:rsid w:val="002E0BD9"/>
    <w:rsid w:val="002E1EB6"/>
    <w:rsid w:val="002E659E"/>
    <w:rsid w:val="002F0153"/>
    <w:rsid w:val="00350684"/>
    <w:rsid w:val="00363AF4"/>
    <w:rsid w:val="00366BE8"/>
    <w:rsid w:val="00393E0F"/>
    <w:rsid w:val="003A19E2"/>
    <w:rsid w:val="003A7378"/>
    <w:rsid w:val="003B0531"/>
    <w:rsid w:val="003B0A9B"/>
    <w:rsid w:val="003D4AAF"/>
    <w:rsid w:val="003D52AE"/>
    <w:rsid w:val="0043138A"/>
    <w:rsid w:val="00475107"/>
    <w:rsid w:val="00475F8E"/>
    <w:rsid w:val="004D72B5"/>
    <w:rsid w:val="004E6F5C"/>
    <w:rsid w:val="00504F8C"/>
    <w:rsid w:val="005136F3"/>
    <w:rsid w:val="00543106"/>
    <w:rsid w:val="00551B7F"/>
    <w:rsid w:val="005569A7"/>
    <w:rsid w:val="005575BE"/>
    <w:rsid w:val="00575BCA"/>
    <w:rsid w:val="005B0344"/>
    <w:rsid w:val="005B520E"/>
    <w:rsid w:val="005C1852"/>
    <w:rsid w:val="005C3DBA"/>
    <w:rsid w:val="005C5AE8"/>
    <w:rsid w:val="005D5DA4"/>
    <w:rsid w:val="005E2800"/>
    <w:rsid w:val="005F4453"/>
    <w:rsid w:val="00611A35"/>
    <w:rsid w:val="00615A5F"/>
    <w:rsid w:val="0062122B"/>
    <w:rsid w:val="0062794C"/>
    <w:rsid w:val="00635C5B"/>
    <w:rsid w:val="00651A08"/>
    <w:rsid w:val="00670434"/>
    <w:rsid w:val="00670C82"/>
    <w:rsid w:val="006C04B2"/>
    <w:rsid w:val="006C1D2C"/>
    <w:rsid w:val="006E078C"/>
    <w:rsid w:val="00720B2C"/>
    <w:rsid w:val="0073360D"/>
    <w:rsid w:val="00740EEA"/>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30F6"/>
    <w:rsid w:val="00927A2F"/>
    <w:rsid w:val="009303D9"/>
    <w:rsid w:val="00933C64"/>
    <w:rsid w:val="009639D2"/>
    <w:rsid w:val="009657CC"/>
    <w:rsid w:val="00966938"/>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068715672"/>
        <c:axId val="2068719112"/>
      </c:barChart>
      <c:catAx>
        <c:axId val="2068715672"/>
        <c:scaling>
          <c:orientation val="minMax"/>
        </c:scaling>
        <c:delete val="0"/>
        <c:axPos val="b"/>
        <c:majorTickMark val="out"/>
        <c:minorTickMark val="none"/>
        <c:tickLblPos val="nextTo"/>
        <c:spPr>
          <a:ln w="9525" cap="sq" cmpd="sng">
            <a:solidFill>
              <a:schemeClr val="tx1"/>
            </a:solidFill>
            <a:bevel/>
          </a:ln>
        </c:spPr>
        <c:crossAx val="2068719112"/>
        <c:crosses val="autoZero"/>
        <c:auto val="1"/>
        <c:lblAlgn val="ctr"/>
        <c:lblOffset val="100"/>
        <c:noMultiLvlLbl val="0"/>
      </c:catAx>
      <c:valAx>
        <c:axId val="2068719112"/>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068715672"/>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802891522054889"/>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099658264"/>
        <c:axId val="2099655048"/>
      </c:barChart>
      <c:catAx>
        <c:axId val="2099658264"/>
        <c:scaling>
          <c:orientation val="minMax"/>
        </c:scaling>
        <c:delete val="0"/>
        <c:axPos val="b"/>
        <c:majorTickMark val="out"/>
        <c:minorTickMark val="none"/>
        <c:tickLblPos val="nextTo"/>
        <c:spPr>
          <a:ln w="9525" cap="sq" cmpd="sng">
            <a:solidFill>
              <a:schemeClr val="tx1"/>
            </a:solidFill>
            <a:bevel/>
          </a:ln>
        </c:spPr>
        <c:crossAx val="2099655048"/>
        <c:crosses val="autoZero"/>
        <c:auto val="1"/>
        <c:lblAlgn val="ctr"/>
        <c:lblOffset val="100"/>
        <c:noMultiLvlLbl val="0"/>
      </c:catAx>
      <c:valAx>
        <c:axId val="2099655048"/>
        <c:scaling>
          <c:orientation val="minMax"/>
        </c:scaling>
        <c:delete val="0"/>
        <c:axPos val="l"/>
        <c:numFmt formatCode="0%" sourceLinked="1"/>
        <c:majorTickMark val="out"/>
        <c:minorTickMark val="none"/>
        <c:tickLblPos val="nextTo"/>
        <c:spPr>
          <a:ln w="9525" cap="sq" cmpd="sng">
            <a:solidFill>
              <a:schemeClr val="tx1"/>
            </a:solidFill>
            <a:bevel/>
          </a:ln>
        </c:spPr>
        <c:crossAx val="2099658264"/>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A4B376-A563-4947-B4EA-DA004FD23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10</Pages>
  <Words>11284</Words>
  <Characters>64319</Characters>
  <Application>Microsoft Macintosh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Heather Michaud</cp:lastModifiedBy>
  <cp:revision>97</cp:revision>
  <cp:lastPrinted>2013-12-13T05:37:00Z</cp:lastPrinted>
  <dcterms:created xsi:type="dcterms:W3CDTF">2013-12-11T09:36:00Z</dcterms:created>
  <dcterms:modified xsi:type="dcterms:W3CDTF">2013-12-13T11:11:00Z</dcterms:modified>
</cp:coreProperties>
</file>